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F2D246" w14:textId="46E04F0E" w:rsidR="00FB6D16" w:rsidRDefault="00BC7111" w:rsidP="008461FA">
      <w:pPr>
        <w:spacing w:after="200" w:line="199" w:lineRule="auto"/>
        <w:jc w:val="center"/>
        <w:rPr>
          <w:b/>
          <w:bCs/>
          <w:sz w:val="28"/>
          <w:szCs w:val="28"/>
        </w:rPr>
      </w:pPr>
      <w:r w:rsidRPr="008461FA">
        <w:rPr>
          <w:b/>
          <w:bCs/>
          <w:sz w:val="28"/>
          <w:szCs w:val="28"/>
        </w:rPr>
        <w:t xml:space="preserve">Comparative Simulation and Modeling of Hydrogen Explosion Consequences </w:t>
      </w:r>
      <w:r w:rsidR="00AA474A">
        <w:rPr>
          <w:b/>
          <w:bCs/>
          <w:sz w:val="28"/>
          <w:szCs w:val="28"/>
        </w:rPr>
        <w:t>B</w:t>
      </w:r>
      <w:r w:rsidRPr="008461FA">
        <w:rPr>
          <w:b/>
          <w:bCs/>
          <w:sz w:val="28"/>
          <w:szCs w:val="28"/>
        </w:rPr>
        <w:t>ased on TNT Equivalent</w:t>
      </w:r>
    </w:p>
    <w:p w14:paraId="15551693" w14:textId="77777777" w:rsidR="008717CE" w:rsidRPr="008461FA" w:rsidRDefault="008717CE" w:rsidP="008461FA">
      <w:pPr>
        <w:spacing w:after="200" w:line="199" w:lineRule="auto"/>
        <w:jc w:val="center"/>
        <w:rPr>
          <w:b/>
          <w:bCs/>
          <w:sz w:val="28"/>
          <w:szCs w:val="28"/>
        </w:rPr>
      </w:pPr>
    </w:p>
    <w:p w14:paraId="1FE607B1" w14:textId="23924598" w:rsidR="008461FA" w:rsidRPr="008717CE" w:rsidRDefault="008461FA" w:rsidP="008717CE">
      <w:pPr>
        <w:spacing w:line="199" w:lineRule="auto"/>
        <w:jc w:val="center"/>
        <w:rPr>
          <w:b/>
          <w:bCs/>
        </w:rPr>
      </w:pPr>
      <w:r w:rsidRPr="008461FA">
        <w:rPr>
          <w:b/>
          <w:bCs/>
        </w:rPr>
        <w:t>Supplementary Material</w:t>
      </w:r>
    </w:p>
    <w:p w14:paraId="23B8DD44" w14:textId="77777777" w:rsidR="008717CE" w:rsidRDefault="008717CE" w:rsidP="00461CE7">
      <w:pPr>
        <w:ind w:right="425"/>
        <w:jc w:val="both"/>
      </w:pPr>
    </w:p>
    <w:p w14:paraId="28C25992" w14:textId="1F678DEF" w:rsidR="002817DE" w:rsidRPr="002670B8" w:rsidRDefault="002670B8" w:rsidP="002670B8">
      <w:pPr>
        <w:pStyle w:val="Caption"/>
        <w:jc w:val="center"/>
        <w:rPr>
          <w:rFonts w:ascii="Times New Roman" w:hAnsi="Times New Roman"/>
          <w:b w:val="0"/>
          <w:bCs w:val="0"/>
          <w:color w:val="auto"/>
          <w:sz w:val="20"/>
          <w:szCs w:val="20"/>
        </w:rPr>
      </w:pPr>
      <w:r w:rsidRPr="002670B8">
        <w:rPr>
          <w:rFonts w:ascii="Times New Roman" w:hAnsi="Times New Roman"/>
          <w:b w:val="0"/>
          <w:bCs w:val="0"/>
          <w:color w:val="auto"/>
          <w:sz w:val="20"/>
          <w:szCs w:val="20"/>
        </w:rPr>
        <w:t>Supplementary Table S</w:t>
      </w:r>
      <w:r w:rsidRPr="002670B8">
        <w:rPr>
          <w:rFonts w:ascii="Times New Roman" w:hAnsi="Times New Roman"/>
          <w:b w:val="0"/>
          <w:bCs w:val="0"/>
          <w:color w:val="auto"/>
          <w:sz w:val="20"/>
          <w:szCs w:val="20"/>
        </w:rPr>
        <w:fldChar w:fldCharType="begin"/>
      </w:r>
      <w:r w:rsidRPr="002670B8">
        <w:rPr>
          <w:rFonts w:ascii="Times New Roman" w:hAnsi="Times New Roman"/>
          <w:b w:val="0"/>
          <w:bCs w:val="0"/>
          <w:color w:val="auto"/>
          <w:sz w:val="20"/>
          <w:szCs w:val="20"/>
        </w:rPr>
        <w:instrText xml:space="preserve"> SEQ Table_S \* ARABIC </w:instrText>
      </w:r>
      <w:r w:rsidRPr="002670B8">
        <w:rPr>
          <w:rFonts w:ascii="Times New Roman" w:hAnsi="Times New Roman"/>
          <w:b w:val="0"/>
          <w:bCs w:val="0"/>
          <w:color w:val="auto"/>
          <w:sz w:val="20"/>
          <w:szCs w:val="20"/>
        </w:rPr>
        <w:fldChar w:fldCharType="separate"/>
      </w:r>
      <w:r w:rsidRPr="002670B8">
        <w:rPr>
          <w:rFonts w:ascii="Times New Roman" w:hAnsi="Times New Roman"/>
          <w:b w:val="0"/>
          <w:bCs w:val="0"/>
          <w:noProof/>
          <w:color w:val="auto"/>
          <w:sz w:val="20"/>
          <w:szCs w:val="20"/>
        </w:rPr>
        <w:t>1</w:t>
      </w:r>
      <w:r w:rsidRPr="002670B8">
        <w:rPr>
          <w:rFonts w:ascii="Times New Roman" w:hAnsi="Times New Roman"/>
          <w:b w:val="0"/>
          <w:bCs w:val="0"/>
          <w:color w:val="auto"/>
          <w:sz w:val="20"/>
          <w:szCs w:val="20"/>
        </w:rPr>
        <w:fldChar w:fldCharType="end"/>
      </w:r>
      <w:r w:rsidR="00E57CAC">
        <w:rPr>
          <w:rFonts w:ascii="Times New Roman" w:hAnsi="Times New Roman"/>
          <w:b w:val="0"/>
          <w:bCs w:val="0"/>
          <w:color w:val="auto"/>
          <w:sz w:val="20"/>
          <w:szCs w:val="20"/>
        </w:rPr>
        <w:t xml:space="preserve">. </w:t>
      </w:r>
      <w:r w:rsidR="00853076" w:rsidRPr="00853076">
        <w:rPr>
          <w:rFonts w:ascii="Times New Roman" w:hAnsi="Times New Roman"/>
          <w:b w:val="0"/>
          <w:bCs w:val="0"/>
          <w:color w:val="auto"/>
          <w:sz w:val="20"/>
          <w:szCs w:val="20"/>
        </w:rPr>
        <w:t>Classification of Structural Damage Risk Based on Peak Side-on Overpressure</w:t>
      </w:r>
    </w:p>
    <w:tbl>
      <w:tblPr>
        <w:tblStyle w:val="PlainTable2"/>
        <w:tblW w:w="0" w:type="auto"/>
        <w:jc w:val="center"/>
        <w:tblLook w:val="04A0" w:firstRow="1" w:lastRow="0" w:firstColumn="1" w:lastColumn="0" w:noHBand="0" w:noVBand="1"/>
      </w:tblPr>
      <w:tblGrid>
        <w:gridCol w:w="1418"/>
        <w:gridCol w:w="1276"/>
        <w:gridCol w:w="4257"/>
        <w:gridCol w:w="1781"/>
      </w:tblGrid>
      <w:tr w:rsidR="002817DE" w:rsidRPr="002670B8" w14:paraId="5C70551E" w14:textId="77777777" w:rsidTr="00406322">
        <w:trPr>
          <w:cnfStyle w:val="100000000000" w:firstRow="1" w:lastRow="0" w:firstColumn="0" w:lastColumn="0" w:oddVBand="0" w:evenVBand="0" w:oddHBand="0" w:evenHBand="0" w:firstRowFirstColumn="0" w:firstRowLastColumn="0" w:lastRowFirstColumn="0" w:lastRowLastColumn="0"/>
          <w:trHeight w:val="63"/>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7F7F7F"/>
              <w:bottom w:val="single" w:sz="4" w:space="0" w:color="auto"/>
            </w:tcBorders>
            <w:vAlign w:val="center"/>
          </w:tcPr>
          <w:p w14:paraId="4ECCB727" w14:textId="06CBF48B" w:rsidR="002817DE" w:rsidRPr="00152F70" w:rsidRDefault="000A2561" w:rsidP="00406322">
            <w:pPr>
              <w:rPr>
                <w:rFonts w:ascii="Times New Roman" w:hAnsi="Times New Roman"/>
                <w:b w:val="0"/>
                <w:bCs w:val="0"/>
                <w:sz w:val="20"/>
                <w:szCs w:val="20"/>
              </w:rPr>
            </w:pPr>
            <w:r w:rsidRPr="000A2561">
              <w:rPr>
                <w:rFonts w:ascii="Times New Roman" w:hAnsi="Times New Roman"/>
                <w:b w:val="0"/>
                <w:bCs w:val="0"/>
                <w:sz w:val="20"/>
                <w:szCs w:val="20"/>
              </w:rPr>
              <w:t>Risk damage</w:t>
            </w:r>
            <w:r>
              <w:rPr>
                <w:rFonts w:ascii="Times New Roman" w:hAnsi="Times New Roman"/>
                <w:b w:val="0"/>
                <w:bCs w:val="0"/>
                <w:sz w:val="20"/>
                <w:szCs w:val="20"/>
              </w:rPr>
              <w:t xml:space="preserve"> </w:t>
            </w:r>
            <w:r w:rsidR="002817DE" w:rsidRPr="00152F70">
              <w:rPr>
                <w:rFonts w:ascii="Times New Roman" w:hAnsi="Times New Roman"/>
                <w:b w:val="0"/>
                <w:bCs w:val="0"/>
                <w:sz w:val="20"/>
                <w:szCs w:val="20"/>
              </w:rPr>
              <w:t>(kPa)</w:t>
            </w:r>
          </w:p>
        </w:tc>
        <w:tc>
          <w:tcPr>
            <w:tcW w:w="1276" w:type="dxa"/>
            <w:tcBorders>
              <w:top w:val="single" w:sz="4" w:space="0" w:color="7F7F7F"/>
              <w:bottom w:val="single" w:sz="4" w:space="0" w:color="auto"/>
            </w:tcBorders>
            <w:vAlign w:val="center"/>
          </w:tcPr>
          <w:p w14:paraId="1E9B2451" w14:textId="0A2ECB1D" w:rsidR="002817DE" w:rsidRPr="00152F70" w:rsidRDefault="009F5781" w:rsidP="00406322">
            <w:pP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m:oMath>
              <m:sSub>
                <m:sSubPr>
                  <m:ctrlPr>
                    <w:rPr>
                      <w:rFonts w:ascii="Cambria Math" w:hAnsi="Cambria Math"/>
                      <w:b w:val="0"/>
                      <w:bCs w:val="0"/>
                      <w:i/>
                      <w:iCs/>
                      <w:sz w:val="20"/>
                      <w:szCs w:val="20"/>
                    </w:rPr>
                  </m:ctrlPr>
                </m:sSubPr>
                <m:e>
                  <m:r>
                    <w:rPr>
                      <w:rFonts w:ascii="Cambria Math" w:hAnsi="Cambria Math"/>
                      <w:sz w:val="20"/>
                      <w:szCs w:val="20"/>
                    </w:rPr>
                    <m:t>P</m:t>
                  </m:r>
                </m:e>
                <m:sub>
                  <m:r>
                    <w:rPr>
                      <w:rFonts w:ascii="Cambria Math" w:hAnsi="Cambria Math"/>
                      <w:sz w:val="20"/>
                      <w:szCs w:val="20"/>
                    </w:rPr>
                    <m:t>o</m:t>
                  </m:r>
                </m:sub>
              </m:sSub>
              <m:r>
                <m:rPr>
                  <m:sty m:val="p"/>
                </m:rPr>
                <w:rPr>
                  <w:rFonts w:ascii="Cambria Math" w:hAnsi="Cambria Math"/>
                  <w:sz w:val="20"/>
                  <w:szCs w:val="20"/>
                </w:rPr>
                <m:t xml:space="preserve"> </m:t>
              </m:r>
            </m:oMath>
            <w:r w:rsidR="002817DE" w:rsidRPr="000F0C84">
              <w:rPr>
                <w:rFonts w:ascii="Times New Roman" w:hAnsi="Times New Roman"/>
                <w:b w:val="0"/>
                <w:bCs w:val="0"/>
                <w:sz w:val="20"/>
                <w:szCs w:val="20"/>
              </w:rPr>
              <w:t>(kP</w:t>
            </w:r>
            <w:r w:rsidR="002817DE" w:rsidRPr="00152F70">
              <w:rPr>
                <w:rFonts w:ascii="Times New Roman" w:hAnsi="Times New Roman"/>
                <w:b w:val="0"/>
                <w:bCs w:val="0"/>
                <w:sz w:val="20"/>
                <w:szCs w:val="20"/>
              </w:rPr>
              <w:t>a)</w:t>
            </w:r>
          </w:p>
        </w:tc>
        <w:tc>
          <w:tcPr>
            <w:tcW w:w="4257" w:type="dxa"/>
            <w:tcBorders>
              <w:top w:val="single" w:sz="4" w:space="0" w:color="7F7F7F"/>
              <w:bottom w:val="single" w:sz="4" w:space="0" w:color="auto"/>
            </w:tcBorders>
            <w:vAlign w:val="center"/>
          </w:tcPr>
          <w:p w14:paraId="40CD0667" w14:textId="3B852986" w:rsidR="002817DE" w:rsidRPr="002670B8" w:rsidRDefault="00A17E0C" w:rsidP="00406322">
            <w:pP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A17E0C">
              <w:rPr>
                <w:rFonts w:ascii="Times New Roman" w:hAnsi="Times New Roman"/>
                <w:b w:val="0"/>
                <w:bCs w:val="0"/>
                <w:sz w:val="20"/>
                <w:szCs w:val="20"/>
              </w:rPr>
              <w:t>Structural Damage Description</w:t>
            </w:r>
          </w:p>
        </w:tc>
        <w:tc>
          <w:tcPr>
            <w:tcW w:w="1781" w:type="dxa"/>
            <w:tcBorders>
              <w:top w:val="single" w:sz="4" w:space="0" w:color="7F7F7F"/>
              <w:bottom w:val="single" w:sz="4" w:space="0" w:color="auto"/>
            </w:tcBorders>
            <w:vAlign w:val="center"/>
          </w:tcPr>
          <w:p w14:paraId="147B6221" w14:textId="77777777" w:rsidR="002817DE" w:rsidRPr="002670B8" w:rsidRDefault="002817DE" w:rsidP="00406322">
            <w:pP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2670B8">
              <w:rPr>
                <w:rFonts w:ascii="Times New Roman" w:hAnsi="Times New Roman"/>
                <w:b w:val="0"/>
                <w:bCs w:val="0"/>
                <w:sz w:val="20"/>
                <w:szCs w:val="20"/>
              </w:rPr>
              <w:t>References</w:t>
            </w:r>
          </w:p>
        </w:tc>
      </w:tr>
      <w:tr w:rsidR="002817DE" w:rsidRPr="002670B8" w14:paraId="13E32145" w14:textId="77777777" w:rsidTr="00680E05">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4" w:space="0" w:color="auto"/>
            </w:tcBorders>
            <w:vAlign w:val="center"/>
          </w:tcPr>
          <w:p w14:paraId="5C7E4487" w14:textId="5710EEDF" w:rsidR="002817DE" w:rsidRPr="002670B8" w:rsidRDefault="00473BF9" w:rsidP="00406322">
            <w:pPr>
              <w:rPr>
                <w:rFonts w:ascii="Times New Roman" w:hAnsi="Times New Roman"/>
                <w:b w:val="0"/>
                <w:bCs w:val="0"/>
                <w:sz w:val="20"/>
                <w:szCs w:val="20"/>
              </w:rPr>
            </w:pPr>
            <w:r>
              <w:rPr>
                <w:rFonts w:ascii="Times New Roman" w:hAnsi="Times New Roman"/>
                <w:b w:val="0"/>
                <w:bCs w:val="0"/>
                <w:sz w:val="20"/>
                <w:szCs w:val="20"/>
              </w:rPr>
              <w:t>RD</w:t>
            </w:r>
            <w:r w:rsidR="002817DE" w:rsidRPr="002670B8">
              <w:rPr>
                <w:rFonts w:ascii="Times New Roman" w:hAnsi="Times New Roman"/>
                <w:b w:val="0"/>
                <w:bCs w:val="0"/>
                <w:sz w:val="20"/>
                <w:szCs w:val="20"/>
              </w:rPr>
              <w:t>1 Insignificant</w:t>
            </w:r>
          </w:p>
          <w:p w14:paraId="7317C6B5" w14:textId="77777777" w:rsidR="002817DE" w:rsidRPr="002670B8" w:rsidRDefault="002817DE" w:rsidP="00406322">
            <w:pPr>
              <w:rPr>
                <w:rFonts w:ascii="Times New Roman" w:hAnsi="Times New Roman"/>
                <w:b w:val="0"/>
                <w:bCs w:val="0"/>
                <w:sz w:val="20"/>
                <w:szCs w:val="20"/>
              </w:rPr>
            </w:pPr>
            <w:r w:rsidRPr="002670B8">
              <w:rPr>
                <w:rFonts w:ascii="Times New Roman" w:hAnsi="Times New Roman"/>
                <w:b w:val="0"/>
                <w:bCs w:val="0"/>
                <w:sz w:val="20"/>
                <w:szCs w:val="20"/>
              </w:rPr>
              <w:t>(0.14 – ≤2)</w:t>
            </w:r>
          </w:p>
        </w:tc>
        <w:tc>
          <w:tcPr>
            <w:tcW w:w="1276" w:type="dxa"/>
            <w:tcBorders>
              <w:top w:val="single" w:sz="4" w:space="0" w:color="auto"/>
              <w:bottom w:val="nil"/>
            </w:tcBorders>
            <w:vAlign w:val="center"/>
          </w:tcPr>
          <w:p w14:paraId="722EFB85" w14:textId="77777777" w:rsidR="002817DE" w:rsidRPr="002670B8" w:rsidRDefault="002817DE" w:rsidP="00406322">
            <w:pPr>
              <w:ind w:right="514"/>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 2</w:t>
            </w:r>
          </w:p>
        </w:tc>
        <w:tc>
          <w:tcPr>
            <w:tcW w:w="4257" w:type="dxa"/>
            <w:tcBorders>
              <w:top w:val="single" w:sz="4" w:space="0" w:color="auto"/>
              <w:bottom w:val="nil"/>
            </w:tcBorders>
            <w:vAlign w:val="center"/>
          </w:tcPr>
          <w:p w14:paraId="0F742191"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Accidental glass damage.</w:t>
            </w:r>
          </w:p>
        </w:tc>
        <w:tc>
          <w:tcPr>
            <w:tcW w:w="1781" w:type="dxa"/>
            <w:tcBorders>
              <w:top w:val="single" w:sz="4" w:space="0" w:color="auto"/>
              <w:bottom w:val="nil"/>
            </w:tcBorders>
            <w:vAlign w:val="center"/>
          </w:tcPr>
          <w:p w14:paraId="75388214"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sYwjriKr","properties":{"formattedCitation":"(Wang et al., 2023)","plainCitation":"(Wang et al., 2023)","noteIndex":0},"citationItems":[{"id":9,"uris":["http://zotero.org/users/17560831/items/5V7LWFYT"],"itemData":{"id":9,"type":"article-journal","abstract":"Several catastrophic ammonium nitrate (AN) explosion accidents have been reported during the last decades. Previous studies have been mainly focused on investigating adverse effects caused by the AN explosion, while only a few systematically analyzed the consequences and impacts of AN explosions. This study collects data from three typical AN explosions (accidental explosion of the US fertilizer plant in 2013; an accidental explosion of China’s Tianjin port in 2015, and a recent explosion (2020) of the Beirut port in Lebanon). The consequences of accidental explosions were analyzed by mathematical equations that further provide scientific explanations for AN explosions. Based on the explosives’ properties on-site, these accidental explosions were caused by condensed phase explosives. Comparison with the conditions at the explosion site indicated that blast overpressure was the primary factor in the loss of life and damage to the building, while ground shock was a secondary factor. The severity of loss of life and building damage from explosions decreased with increasing distance. These distances could be calculated by the scaling law, which was replaced by the equivalent TNT mass of the explosive and the damage scale’s overpressure boundary value. In addition, mapping the damaged area on a map helped in the visual presentation of the consequence assessment. The long-term environmental and ecological impact due to the explosions was also an important issue that could not be ignored. Overall, this study establishes a simple and easy-to-use method to rapidly predict and assess the consequences of an explosion, and provides technical guidance for future emergency response to similar largescale accidents.","container-title":"Heliyon","DOI":"10.1016/j.heliyon.2023.e15616","ISSN":"2405-8440","issue":"5","language":"en","license":"https://www.elsevier.com/tdm/userlicense/1.0/","page":"e15616","publisher":"Elsevier BV","source":"Crossref","title":"A practical method for predicting and analyzing the consequences of ammonium nitrate explosion accidents adjacent to densely populated areas","URL":"https://linkinghub.elsevier.com/retrieve/pii/S2405844023028232","volume":"9","author":[{"family":"Wang","given":"Qiang"},{"family":"Zhang","given":"Lei"},{"family":"Wang","given":"Lili"},{"family":"Bu","given":"Lijuan"}],"accessed":{"date-parts":[["2025",7,13]]},"issued":{"date-parts":[["2023",5]]}}}],"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Wang et al., 2023)</w:t>
            </w:r>
            <w:r w:rsidRPr="002670B8">
              <w:rPr>
                <w:sz w:val="20"/>
                <w:szCs w:val="20"/>
              </w:rPr>
              <w:fldChar w:fldCharType="end"/>
            </w:r>
          </w:p>
        </w:tc>
      </w:tr>
      <w:tr w:rsidR="002817DE" w:rsidRPr="002670B8" w14:paraId="5375DE51" w14:textId="77777777" w:rsidTr="00680E05">
        <w:trPr>
          <w:trHeight w:val="70"/>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0B800C0B"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4A5AA968" w14:textId="77777777" w:rsidR="002817DE" w:rsidRPr="002670B8" w:rsidRDefault="002817DE" w:rsidP="00406322">
            <w:pPr>
              <w:ind w:right="514"/>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0.14</w:t>
            </w:r>
          </w:p>
        </w:tc>
        <w:tc>
          <w:tcPr>
            <w:tcW w:w="4257" w:type="dxa"/>
            <w:tcBorders>
              <w:top w:val="nil"/>
              <w:bottom w:val="nil"/>
            </w:tcBorders>
            <w:vAlign w:val="center"/>
          </w:tcPr>
          <w:p w14:paraId="1321E974"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Annoying noise (137 dB if low frequency, 10–15 Hz).</w:t>
            </w:r>
          </w:p>
        </w:tc>
        <w:tc>
          <w:tcPr>
            <w:tcW w:w="1781" w:type="dxa"/>
            <w:tcBorders>
              <w:top w:val="nil"/>
              <w:bottom w:val="nil"/>
            </w:tcBorders>
            <w:vAlign w:val="center"/>
          </w:tcPr>
          <w:p w14:paraId="1705C57C"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mroiVwaZ","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141FE1F7" w14:textId="77777777" w:rsidTr="00680E05">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6BDEB313"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5988BE16" w14:textId="77777777" w:rsidR="002817DE" w:rsidRPr="002670B8" w:rsidRDefault="002817DE" w:rsidP="00406322">
            <w:pPr>
              <w:ind w:right="514"/>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0.21</w:t>
            </w:r>
          </w:p>
        </w:tc>
        <w:tc>
          <w:tcPr>
            <w:tcW w:w="4257" w:type="dxa"/>
            <w:tcBorders>
              <w:top w:val="nil"/>
              <w:bottom w:val="nil"/>
            </w:tcBorders>
            <w:vAlign w:val="center"/>
          </w:tcPr>
          <w:p w14:paraId="6DF13844"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Breakage of large windows previously under stress.</w:t>
            </w:r>
          </w:p>
        </w:tc>
        <w:tc>
          <w:tcPr>
            <w:tcW w:w="1781" w:type="dxa"/>
            <w:tcBorders>
              <w:top w:val="nil"/>
              <w:bottom w:val="nil"/>
            </w:tcBorders>
            <w:vAlign w:val="center"/>
          </w:tcPr>
          <w:p w14:paraId="5A088695"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trUmO9mQ","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7EE9A21C" w14:textId="77777777" w:rsidTr="00680E05">
        <w:trPr>
          <w:trHeight w:val="70"/>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262C806C"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144771D9" w14:textId="77777777" w:rsidR="002817DE" w:rsidRPr="002670B8" w:rsidRDefault="002817DE" w:rsidP="00406322">
            <w:pPr>
              <w:ind w:right="514"/>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0.28</w:t>
            </w:r>
          </w:p>
        </w:tc>
        <w:tc>
          <w:tcPr>
            <w:tcW w:w="4257" w:type="dxa"/>
            <w:tcBorders>
              <w:top w:val="nil"/>
              <w:bottom w:val="nil"/>
            </w:tcBorders>
            <w:vAlign w:val="center"/>
          </w:tcPr>
          <w:p w14:paraId="13E757AB"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Loud noise (143 dB), sonic boom, glass failure.</w:t>
            </w:r>
          </w:p>
        </w:tc>
        <w:tc>
          <w:tcPr>
            <w:tcW w:w="1781" w:type="dxa"/>
            <w:tcBorders>
              <w:top w:val="nil"/>
              <w:bottom w:val="nil"/>
            </w:tcBorders>
            <w:vAlign w:val="center"/>
          </w:tcPr>
          <w:p w14:paraId="2D1AF9B0"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iffhiRkx","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02190C41" w14:textId="77777777" w:rsidTr="00680E05">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63FD0FD2"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7E54CAAB" w14:textId="77777777" w:rsidR="002817DE" w:rsidRPr="002670B8" w:rsidRDefault="002817DE" w:rsidP="00406322">
            <w:pPr>
              <w:ind w:right="514"/>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0.69</w:t>
            </w:r>
          </w:p>
        </w:tc>
        <w:tc>
          <w:tcPr>
            <w:tcW w:w="4257" w:type="dxa"/>
            <w:tcBorders>
              <w:top w:val="nil"/>
              <w:bottom w:val="nil"/>
            </w:tcBorders>
            <w:vAlign w:val="center"/>
          </w:tcPr>
          <w:p w14:paraId="15F00B18"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Small windows break due to pressure.</w:t>
            </w:r>
          </w:p>
        </w:tc>
        <w:tc>
          <w:tcPr>
            <w:tcW w:w="1781" w:type="dxa"/>
            <w:tcBorders>
              <w:top w:val="nil"/>
              <w:bottom w:val="nil"/>
            </w:tcBorders>
            <w:vAlign w:val="center"/>
          </w:tcPr>
          <w:p w14:paraId="34E64CB2"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iNIIX1pV","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3872FFA7" w14:textId="77777777" w:rsidTr="00680E05">
        <w:trPr>
          <w:trHeight w:val="70"/>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15F7C6F3" w14:textId="77777777" w:rsidR="002817DE" w:rsidRPr="002670B8" w:rsidRDefault="002817DE" w:rsidP="00406322">
            <w:pPr>
              <w:rPr>
                <w:rFonts w:ascii="Times New Roman" w:hAnsi="Times New Roman"/>
                <w:b w:val="0"/>
                <w:bCs w:val="0"/>
                <w:sz w:val="20"/>
                <w:szCs w:val="20"/>
              </w:rPr>
            </w:pPr>
          </w:p>
        </w:tc>
        <w:tc>
          <w:tcPr>
            <w:tcW w:w="1276" w:type="dxa"/>
            <w:tcBorders>
              <w:top w:val="nil"/>
              <w:bottom w:val="single" w:sz="4" w:space="0" w:color="auto"/>
            </w:tcBorders>
            <w:vAlign w:val="center"/>
          </w:tcPr>
          <w:p w14:paraId="5D9807A2" w14:textId="77777777" w:rsidR="002817DE" w:rsidRPr="002670B8" w:rsidRDefault="002817DE" w:rsidP="00406322">
            <w:pPr>
              <w:ind w:right="514"/>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1.03</w:t>
            </w:r>
          </w:p>
        </w:tc>
        <w:tc>
          <w:tcPr>
            <w:tcW w:w="4257" w:type="dxa"/>
            <w:tcBorders>
              <w:top w:val="nil"/>
              <w:bottom w:val="single" w:sz="4" w:space="0" w:color="auto"/>
            </w:tcBorders>
            <w:vAlign w:val="center"/>
          </w:tcPr>
          <w:p w14:paraId="2C69BAE7"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Typical pressure to break glass</w:t>
            </w:r>
          </w:p>
        </w:tc>
        <w:tc>
          <w:tcPr>
            <w:tcW w:w="1781" w:type="dxa"/>
            <w:tcBorders>
              <w:top w:val="nil"/>
              <w:bottom w:val="single" w:sz="4" w:space="0" w:color="auto"/>
            </w:tcBorders>
            <w:vAlign w:val="center"/>
          </w:tcPr>
          <w:p w14:paraId="6F33FCB8"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WphZdpeH","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76904FB2" w14:textId="77777777" w:rsidTr="00680E05">
        <w:trPr>
          <w:cnfStyle w:val="000000100000" w:firstRow="0" w:lastRow="0" w:firstColumn="0" w:lastColumn="0" w:oddVBand="0" w:evenVBand="0" w:oddHBand="1" w:evenHBand="0" w:firstRowFirstColumn="0" w:firstRowLastColumn="0" w:lastRowFirstColumn="0" w:lastRowLastColumn="0"/>
          <w:trHeight w:val="725"/>
          <w:jc w:val="center"/>
        </w:trPr>
        <w:tc>
          <w:tcPr>
            <w:cnfStyle w:val="001000000000" w:firstRow="0" w:lastRow="0" w:firstColumn="1" w:lastColumn="0" w:oddVBand="0" w:evenVBand="0" w:oddHBand="0" w:evenHBand="0" w:firstRowFirstColumn="0" w:firstRowLastColumn="0" w:lastRowFirstColumn="0" w:lastRowLastColumn="0"/>
            <w:tcW w:w="1418" w:type="dxa"/>
            <w:vMerge w:val="restart"/>
            <w:vAlign w:val="center"/>
          </w:tcPr>
          <w:p w14:paraId="2EC67738" w14:textId="0B16E0D4" w:rsidR="002817DE" w:rsidRPr="002670B8" w:rsidRDefault="00473BF9" w:rsidP="00406322">
            <w:pPr>
              <w:rPr>
                <w:rFonts w:ascii="Times New Roman" w:hAnsi="Times New Roman"/>
                <w:b w:val="0"/>
                <w:bCs w:val="0"/>
                <w:sz w:val="20"/>
                <w:szCs w:val="20"/>
              </w:rPr>
            </w:pPr>
            <w:r>
              <w:rPr>
                <w:rFonts w:ascii="Times New Roman" w:hAnsi="Times New Roman"/>
                <w:b w:val="0"/>
                <w:bCs w:val="0"/>
                <w:sz w:val="20"/>
                <w:szCs w:val="20"/>
              </w:rPr>
              <w:t>RD</w:t>
            </w:r>
            <w:r w:rsidR="002817DE" w:rsidRPr="002670B8">
              <w:rPr>
                <w:rFonts w:ascii="Times New Roman" w:hAnsi="Times New Roman"/>
                <w:b w:val="0"/>
                <w:bCs w:val="0"/>
                <w:sz w:val="20"/>
                <w:szCs w:val="20"/>
              </w:rPr>
              <w:t xml:space="preserve">2 Minor </w:t>
            </w:r>
          </w:p>
          <w:p w14:paraId="0ED8791C" w14:textId="77777777" w:rsidR="002817DE" w:rsidRPr="002670B8" w:rsidRDefault="002817DE" w:rsidP="00406322">
            <w:pPr>
              <w:rPr>
                <w:rFonts w:ascii="Times New Roman" w:hAnsi="Times New Roman"/>
                <w:b w:val="0"/>
                <w:bCs w:val="0"/>
                <w:sz w:val="20"/>
                <w:szCs w:val="20"/>
              </w:rPr>
            </w:pPr>
            <w:r w:rsidRPr="002670B8">
              <w:rPr>
                <w:rFonts w:ascii="Times New Roman" w:hAnsi="Times New Roman"/>
                <w:b w:val="0"/>
                <w:bCs w:val="0"/>
                <w:sz w:val="20"/>
                <w:szCs w:val="20"/>
              </w:rPr>
              <w:t>(&gt;2 – ≤9)</w:t>
            </w:r>
          </w:p>
        </w:tc>
        <w:tc>
          <w:tcPr>
            <w:tcW w:w="1276" w:type="dxa"/>
            <w:tcBorders>
              <w:top w:val="single" w:sz="4" w:space="0" w:color="auto"/>
              <w:bottom w:val="nil"/>
            </w:tcBorders>
            <w:vAlign w:val="center"/>
          </w:tcPr>
          <w:p w14:paraId="21AAF1E1"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gt; 2 − ≤9</w:t>
            </w:r>
          </w:p>
        </w:tc>
        <w:tc>
          <w:tcPr>
            <w:tcW w:w="4257" w:type="dxa"/>
            <w:tcBorders>
              <w:top w:val="single" w:sz="4" w:space="0" w:color="auto"/>
              <w:bottom w:val="nil"/>
            </w:tcBorders>
            <w:vAlign w:val="center"/>
          </w:tcPr>
          <w:p w14:paraId="360DFBE3"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Minor glass breakage and light architectural damage such as displacement of roof tiles and falling plaster.</w:t>
            </w:r>
          </w:p>
        </w:tc>
        <w:tc>
          <w:tcPr>
            <w:tcW w:w="1781" w:type="dxa"/>
            <w:tcBorders>
              <w:top w:val="single" w:sz="4" w:space="0" w:color="auto"/>
              <w:bottom w:val="nil"/>
            </w:tcBorders>
            <w:vAlign w:val="center"/>
          </w:tcPr>
          <w:p w14:paraId="51850151"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g5KWkfNU","properties":{"formattedCitation":"(Wang et al., 2023)","plainCitation":"(Wang et al., 2023)","noteIndex":0},"citationItems":[{"id":9,"uris":["http://zotero.org/users/17560831/items/5V7LWFYT"],"itemData":{"id":9,"type":"article-journal","abstract":"Several catastrophic ammonium nitrate (AN) explosion accidents have been reported during the last decades. Previous studies have been mainly focused on investigating adverse effects caused by the AN explosion, while only a few systematically analyzed the consequences and impacts of AN explosions. This study collects data from three typical AN explosions (accidental explosion of the US fertilizer plant in 2013; an accidental explosion of China’s Tianjin port in 2015, and a recent explosion (2020) of the Beirut port in Lebanon). The consequences of accidental explosions were analyzed by mathematical equations that further provide scientific explanations for AN explosions. Based on the explosives’ properties on-site, these accidental explosions were caused by condensed phase explosives. Comparison with the conditions at the explosion site indicated that blast overpressure was the primary factor in the loss of life and damage to the building, while ground shock was a secondary factor. The severity of loss of life and building damage from explosions decreased with increasing distance. These distances could be calculated by the scaling law, which was replaced by the equivalent TNT mass of the explosive and the damage scale’s overpressure boundary value. In addition, mapping the damaged area on a map helped in the visual presentation of the consequence assessment. The long-term environmental and ecological impact due to the explosions was also an important issue that could not be ignored. Overall, this study establishes a simple and easy-to-use method to rapidly predict and assess the consequences of an explosion, and provides technical guidance for future emergency response to similar largescale accidents.","container-title":"Heliyon","DOI":"10.1016/j.heliyon.2023.e15616","ISSN":"2405-8440","issue":"5","language":"en","license":"https://www.elsevier.com/tdm/userlicense/1.0/","page":"e15616","publisher":"Elsevier BV","source":"Crossref","title":"A practical method for predicting and analyzing the consequences of ammonium nitrate explosion accidents adjacent to densely populated areas","URL":"https://linkinghub.elsevier.com/retrieve/pii/S2405844023028232","volume":"9","author":[{"family":"Wang","given":"Qiang"},{"family":"Zhang","given":"Lei"},{"family":"Wang","given":"Lili"},{"family":"Bu","given":"Lijuan"}],"accessed":{"date-parts":[["2025",7,13]]},"issued":{"date-parts":[["2023",5]]}}}],"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Wang et al., 2023)</w:t>
            </w:r>
            <w:r w:rsidRPr="002670B8">
              <w:rPr>
                <w:sz w:val="20"/>
                <w:szCs w:val="20"/>
              </w:rPr>
              <w:fldChar w:fldCharType="end"/>
            </w:r>
          </w:p>
        </w:tc>
      </w:tr>
      <w:tr w:rsidR="002817DE" w:rsidRPr="002670B8" w14:paraId="647AEC5A" w14:textId="77777777" w:rsidTr="00680E05">
        <w:trPr>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194E669D"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6FC34DC1"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2.07</w:t>
            </w:r>
          </w:p>
        </w:tc>
        <w:tc>
          <w:tcPr>
            <w:tcW w:w="4257" w:type="dxa"/>
            <w:tcBorders>
              <w:top w:val="nil"/>
              <w:bottom w:val="nil"/>
            </w:tcBorders>
            <w:vAlign w:val="center"/>
          </w:tcPr>
          <w:p w14:paraId="328AD236"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Safe distance," 95% probability of no serious damage below this level, projectile limit, minor ceiling damage, 10% window breakage.</w:t>
            </w:r>
          </w:p>
        </w:tc>
        <w:tc>
          <w:tcPr>
            <w:tcW w:w="1781" w:type="dxa"/>
            <w:tcBorders>
              <w:top w:val="nil"/>
              <w:bottom w:val="nil"/>
            </w:tcBorders>
            <w:vAlign w:val="center"/>
          </w:tcPr>
          <w:p w14:paraId="12AF2714"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NO7DmZWM","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38FBBCCF" w14:textId="77777777" w:rsidTr="00680E0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5ACA1A7A"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166695BC"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2.76</w:t>
            </w:r>
          </w:p>
        </w:tc>
        <w:tc>
          <w:tcPr>
            <w:tcW w:w="4257" w:type="dxa"/>
            <w:tcBorders>
              <w:top w:val="nil"/>
              <w:bottom w:val="nil"/>
            </w:tcBorders>
            <w:vAlign w:val="center"/>
          </w:tcPr>
          <w:p w14:paraId="788B17D9"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Limited minor structural damage.</w:t>
            </w:r>
          </w:p>
        </w:tc>
        <w:tc>
          <w:tcPr>
            <w:tcW w:w="1781" w:type="dxa"/>
            <w:tcBorders>
              <w:top w:val="nil"/>
              <w:bottom w:val="nil"/>
            </w:tcBorders>
            <w:vAlign w:val="center"/>
          </w:tcPr>
          <w:p w14:paraId="0B1ED5C6"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blo5iY7O","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1B3CE9DB" w14:textId="77777777" w:rsidTr="00680E05">
        <w:trPr>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2C872DAA"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58EF8BC7"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3.4 – 6.9</w:t>
            </w:r>
          </w:p>
        </w:tc>
        <w:tc>
          <w:tcPr>
            <w:tcW w:w="4257" w:type="dxa"/>
            <w:tcBorders>
              <w:top w:val="nil"/>
              <w:bottom w:val="nil"/>
            </w:tcBorders>
            <w:vAlign w:val="center"/>
          </w:tcPr>
          <w:p w14:paraId="78D233E5"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Large and small windows usually shatter; occasional damage to window frames.</w:t>
            </w:r>
          </w:p>
        </w:tc>
        <w:tc>
          <w:tcPr>
            <w:tcW w:w="1781" w:type="dxa"/>
            <w:tcBorders>
              <w:top w:val="nil"/>
              <w:bottom w:val="nil"/>
            </w:tcBorders>
            <w:vAlign w:val="center"/>
          </w:tcPr>
          <w:p w14:paraId="331DD9E5"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Db3Sm2AT","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380D801B" w14:textId="77777777" w:rsidTr="00680E0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0AE42ADD"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6E4D0B84"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4.8</w:t>
            </w:r>
          </w:p>
        </w:tc>
        <w:tc>
          <w:tcPr>
            <w:tcW w:w="4257" w:type="dxa"/>
            <w:tcBorders>
              <w:top w:val="nil"/>
              <w:bottom w:val="nil"/>
            </w:tcBorders>
            <w:vAlign w:val="center"/>
          </w:tcPr>
          <w:p w14:paraId="1CBFBFBD"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Minor structural damage to houses.</w:t>
            </w:r>
          </w:p>
        </w:tc>
        <w:tc>
          <w:tcPr>
            <w:tcW w:w="1781" w:type="dxa"/>
            <w:tcBorders>
              <w:top w:val="nil"/>
              <w:bottom w:val="nil"/>
            </w:tcBorders>
            <w:vAlign w:val="center"/>
          </w:tcPr>
          <w:p w14:paraId="032B8803"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NgnwRojA","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3BDE7450" w14:textId="77777777" w:rsidTr="00680E05">
        <w:trPr>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78F85B4F"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6AD3CBD3"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6.9</w:t>
            </w:r>
          </w:p>
        </w:tc>
        <w:tc>
          <w:tcPr>
            <w:tcW w:w="4257" w:type="dxa"/>
            <w:tcBorders>
              <w:top w:val="nil"/>
              <w:bottom w:val="nil"/>
            </w:tcBorders>
            <w:vAlign w:val="center"/>
          </w:tcPr>
          <w:p w14:paraId="5A3F4DAB"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Partial house collapse, uninhabitable.</w:t>
            </w:r>
          </w:p>
        </w:tc>
        <w:tc>
          <w:tcPr>
            <w:tcW w:w="1781" w:type="dxa"/>
            <w:tcBorders>
              <w:top w:val="nil"/>
              <w:bottom w:val="nil"/>
            </w:tcBorders>
            <w:vAlign w:val="center"/>
          </w:tcPr>
          <w:p w14:paraId="4993883D"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TMXnftDg","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75744E22" w14:textId="77777777" w:rsidTr="00680E0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6020E6F8" w14:textId="77777777" w:rsidR="002817DE" w:rsidRPr="002670B8" w:rsidRDefault="002817DE" w:rsidP="00406322">
            <w:pPr>
              <w:rPr>
                <w:rFonts w:ascii="Times New Roman" w:hAnsi="Times New Roman"/>
                <w:b w:val="0"/>
                <w:bCs w:val="0"/>
                <w:sz w:val="20"/>
                <w:szCs w:val="20"/>
              </w:rPr>
            </w:pPr>
          </w:p>
        </w:tc>
        <w:tc>
          <w:tcPr>
            <w:tcW w:w="1276" w:type="dxa"/>
            <w:tcBorders>
              <w:top w:val="nil"/>
              <w:bottom w:val="single" w:sz="4" w:space="0" w:color="auto"/>
            </w:tcBorders>
            <w:vAlign w:val="center"/>
          </w:tcPr>
          <w:p w14:paraId="6949A3FD"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9.0</w:t>
            </w:r>
          </w:p>
        </w:tc>
        <w:tc>
          <w:tcPr>
            <w:tcW w:w="4257" w:type="dxa"/>
            <w:tcBorders>
              <w:top w:val="nil"/>
              <w:bottom w:val="single" w:sz="4" w:space="0" w:color="auto"/>
            </w:tcBorders>
            <w:vAlign w:val="center"/>
          </w:tcPr>
          <w:p w14:paraId="49251054"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Slight distortion of coated steel frames.</w:t>
            </w:r>
          </w:p>
        </w:tc>
        <w:tc>
          <w:tcPr>
            <w:tcW w:w="1781" w:type="dxa"/>
            <w:tcBorders>
              <w:top w:val="nil"/>
              <w:bottom w:val="single" w:sz="4" w:space="0" w:color="auto"/>
            </w:tcBorders>
            <w:vAlign w:val="center"/>
          </w:tcPr>
          <w:p w14:paraId="2DF0442D"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QGLlnBTB","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7720FCF2" w14:textId="77777777" w:rsidTr="00680E05">
        <w:trPr>
          <w:trHeight w:val="725"/>
          <w:jc w:val="center"/>
        </w:trPr>
        <w:tc>
          <w:tcPr>
            <w:cnfStyle w:val="001000000000" w:firstRow="0" w:lastRow="0" w:firstColumn="1" w:lastColumn="0" w:oddVBand="0" w:evenVBand="0" w:oddHBand="0" w:evenHBand="0" w:firstRowFirstColumn="0" w:firstRowLastColumn="0" w:lastRowFirstColumn="0" w:lastRowLastColumn="0"/>
            <w:tcW w:w="1418" w:type="dxa"/>
            <w:vMerge w:val="restart"/>
            <w:vAlign w:val="center"/>
          </w:tcPr>
          <w:p w14:paraId="09E65BC0" w14:textId="5A4C09BF" w:rsidR="002817DE" w:rsidRPr="002670B8" w:rsidRDefault="00473BF9" w:rsidP="00406322">
            <w:pPr>
              <w:rPr>
                <w:rFonts w:ascii="Times New Roman" w:hAnsi="Times New Roman"/>
                <w:b w:val="0"/>
                <w:bCs w:val="0"/>
                <w:sz w:val="20"/>
                <w:szCs w:val="20"/>
              </w:rPr>
            </w:pPr>
            <w:r>
              <w:rPr>
                <w:rFonts w:ascii="Times New Roman" w:hAnsi="Times New Roman"/>
                <w:b w:val="0"/>
                <w:bCs w:val="0"/>
                <w:sz w:val="20"/>
                <w:szCs w:val="20"/>
              </w:rPr>
              <w:t>RD</w:t>
            </w:r>
            <w:r w:rsidR="002817DE" w:rsidRPr="002670B8">
              <w:rPr>
                <w:rFonts w:ascii="Times New Roman" w:hAnsi="Times New Roman"/>
                <w:b w:val="0"/>
                <w:bCs w:val="0"/>
                <w:sz w:val="20"/>
                <w:szCs w:val="20"/>
              </w:rPr>
              <w:t>3 Moderate</w:t>
            </w:r>
          </w:p>
          <w:p w14:paraId="655A8FB7" w14:textId="77777777" w:rsidR="002817DE" w:rsidRPr="002670B8" w:rsidRDefault="002817DE" w:rsidP="00406322">
            <w:pPr>
              <w:rPr>
                <w:rFonts w:ascii="Times New Roman" w:hAnsi="Times New Roman"/>
                <w:b w:val="0"/>
                <w:bCs w:val="0"/>
                <w:sz w:val="20"/>
                <w:szCs w:val="20"/>
              </w:rPr>
            </w:pPr>
            <w:r w:rsidRPr="002670B8">
              <w:rPr>
                <w:rFonts w:ascii="Times New Roman" w:hAnsi="Times New Roman"/>
                <w:b w:val="0"/>
                <w:bCs w:val="0"/>
                <w:sz w:val="20"/>
                <w:szCs w:val="20"/>
              </w:rPr>
              <w:t>(&gt;9 – ≤25)</w:t>
            </w:r>
          </w:p>
        </w:tc>
        <w:tc>
          <w:tcPr>
            <w:tcW w:w="1276" w:type="dxa"/>
            <w:tcBorders>
              <w:top w:val="single" w:sz="4" w:space="0" w:color="auto"/>
              <w:bottom w:val="nil"/>
            </w:tcBorders>
            <w:vAlign w:val="center"/>
          </w:tcPr>
          <w:p w14:paraId="5E485DCF"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gt; 9 − ≤25</w:t>
            </w:r>
          </w:p>
        </w:tc>
        <w:tc>
          <w:tcPr>
            <w:tcW w:w="4257" w:type="dxa"/>
            <w:tcBorders>
              <w:top w:val="single" w:sz="4" w:space="0" w:color="auto"/>
              <w:bottom w:val="nil"/>
            </w:tcBorders>
            <w:vAlign w:val="center"/>
          </w:tcPr>
          <w:p w14:paraId="1943B17B"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Widespread glass shattering and significant damage to non-structural elements like doors, windows, and roofs.</w:t>
            </w:r>
          </w:p>
        </w:tc>
        <w:tc>
          <w:tcPr>
            <w:tcW w:w="1781" w:type="dxa"/>
            <w:tcBorders>
              <w:top w:val="single" w:sz="4" w:space="0" w:color="auto"/>
              <w:bottom w:val="nil"/>
            </w:tcBorders>
            <w:vAlign w:val="center"/>
          </w:tcPr>
          <w:p w14:paraId="54FC8902"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hEy6NIQg","properties":{"formattedCitation":"(Wang et al., 2023)","plainCitation":"(Wang et al., 2023)","noteIndex":0},"citationItems":[{"id":9,"uris":["http://zotero.org/users/17560831/items/5V7LWFYT"],"itemData":{"id":9,"type":"article-journal","abstract":"Several catastrophic ammonium nitrate (AN) explosion accidents have been reported during the last decades. Previous studies have been mainly focused on investigating adverse effects caused by the AN explosion, while only a few systematically analyzed the consequences and impacts of AN explosions. This study collects data from three typical AN explosions (accidental explosion of the US fertilizer plant in 2013; an accidental explosion of China’s Tianjin port in 2015, and a recent explosion (2020) of the Beirut port in Lebanon). The consequences of accidental explosions were analyzed by mathematical equations that further provide scientific explanations for AN explosions. Based on the explosives’ properties on-site, these accidental explosions were caused by condensed phase explosives. Comparison with the conditions at the explosion site indicated that blast overpressure was the primary factor in the loss of life and damage to the building, while ground shock was a secondary factor. The severity of loss of life and building damage from explosions decreased with increasing distance. These distances could be calculated by the scaling law, which was replaced by the equivalent TNT mass of the explosive and the damage scale’s overpressure boundary value. In addition, mapping the damaged area on a map helped in the visual presentation of the consequence assessment. The long-term environmental and ecological impact due to the explosions was also an important issue that could not be ignored. Overall, this study establishes a simple and easy-to-use method to rapidly predict and assess the consequences of an explosion, and provides technical guidance for future emergency response to similar largescale accidents.","container-title":"Heliyon","DOI":"10.1016/j.heliyon.2023.e15616","ISSN":"2405-8440","issue":"5","language":"en","license":"https://www.elsevier.com/tdm/userlicense/1.0/","page":"e15616","publisher":"Elsevier BV","source":"Crossref","title":"A practical method for predicting and analyzing the consequences of ammonium nitrate explosion accidents adjacent to densely populated areas","URL":"https://linkinghub.elsevier.com/retrieve/pii/S2405844023028232","volume":"9","author":[{"family":"Wang","given":"Qiang"},{"family":"Zhang","given":"Lei"},{"family":"Wang","given":"Lili"},{"family":"Bu","given":"Lijuan"}],"accessed":{"date-parts":[["2025",7,13]]},"issued":{"date-parts":[["2023",5]]}}}],"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Wang et al., 2023)</w:t>
            </w:r>
            <w:r w:rsidRPr="002670B8">
              <w:rPr>
                <w:sz w:val="20"/>
                <w:szCs w:val="20"/>
              </w:rPr>
              <w:fldChar w:fldCharType="end"/>
            </w:r>
          </w:p>
        </w:tc>
      </w:tr>
      <w:tr w:rsidR="002817DE" w:rsidRPr="002670B8" w14:paraId="64A7C8F1" w14:textId="77777777" w:rsidTr="00680E0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4794CD58"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32968582"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13.8</w:t>
            </w:r>
          </w:p>
        </w:tc>
        <w:tc>
          <w:tcPr>
            <w:tcW w:w="4257" w:type="dxa"/>
            <w:tcBorders>
              <w:top w:val="nil"/>
              <w:bottom w:val="nil"/>
            </w:tcBorders>
            <w:vAlign w:val="center"/>
          </w:tcPr>
          <w:p w14:paraId="538C8C37"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Partial collapse of roof and walls.</w:t>
            </w:r>
          </w:p>
        </w:tc>
        <w:tc>
          <w:tcPr>
            <w:tcW w:w="1781" w:type="dxa"/>
            <w:tcBorders>
              <w:top w:val="nil"/>
              <w:bottom w:val="nil"/>
            </w:tcBorders>
            <w:vAlign w:val="center"/>
          </w:tcPr>
          <w:p w14:paraId="51EBF877"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ANKJcGD0","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35190155" w14:textId="77777777" w:rsidTr="00680E05">
        <w:trPr>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13D4ABFB"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60D67B46" w14:textId="5B646538"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13.8 – 20.7</w:t>
            </w:r>
          </w:p>
        </w:tc>
        <w:tc>
          <w:tcPr>
            <w:tcW w:w="4257" w:type="dxa"/>
            <w:tcBorders>
              <w:top w:val="nil"/>
              <w:bottom w:val="nil"/>
            </w:tcBorders>
            <w:vAlign w:val="center"/>
          </w:tcPr>
          <w:p w14:paraId="1F440406"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Collapse of unreinforced concrete walls or cement blocks.</w:t>
            </w:r>
          </w:p>
        </w:tc>
        <w:tc>
          <w:tcPr>
            <w:tcW w:w="1781" w:type="dxa"/>
            <w:tcBorders>
              <w:top w:val="nil"/>
              <w:bottom w:val="nil"/>
            </w:tcBorders>
            <w:vAlign w:val="center"/>
          </w:tcPr>
          <w:p w14:paraId="0F5B1A9F" w14:textId="636EFCAD" w:rsidR="00406322" w:rsidRPr="00F51EEE" w:rsidRDefault="002817DE" w:rsidP="00406322">
            <w:pPr>
              <w:cnfStyle w:val="000000000000" w:firstRow="0" w:lastRow="0" w:firstColumn="0" w:lastColumn="0" w:oddVBand="0" w:evenVBand="0" w:oddHBand="0" w:evenHBand="0" w:firstRowFirstColumn="0" w:firstRowLastColumn="0" w:lastRowFirstColumn="0" w:lastRowLastColumn="0"/>
              <w:rPr>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Pz3ahO7O","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4C1DB85F" w14:textId="77777777" w:rsidTr="00680E0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1B54DCDE"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21A9F2F6"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15.8</w:t>
            </w:r>
          </w:p>
        </w:tc>
        <w:tc>
          <w:tcPr>
            <w:tcW w:w="4257" w:type="dxa"/>
            <w:tcBorders>
              <w:top w:val="nil"/>
              <w:bottom w:val="nil"/>
            </w:tcBorders>
            <w:vAlign w:val="center"/>
          </w:tcPr>
          <w:p w14:paraId="0FDA97B2"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Lower limit of serious structural damage.</w:t>
            </w:r>
          </w:p>
        </w:tc>
        <w:tc>
          <w:tcPr>
            <w:tcW w:w="1781" w:type="dxa"/>
            <w:tcBorders>
              <w:top w:val="nil"/>
              <w:bottom w:val="nil"/>
            </w:tcBorders>
            <w:vAlign w:val="center"/>
          </w:tcPr>
          <w:p w14:paraId="4FFA3059"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lte34BYk","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795AD863" w14:textId="77777777" w:rsidTr="00680E05">
        <w:trPr>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2B36FFE3"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7803661A"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17.2</w:t>
            </w:r>
          </w:p>
        </w:tc>
        <w:tc>
          <w:tcPr>
            <w:tcW w:w="4257" w:type="dxa"/>
            <w:tcBorders>
              <w:top w:val="nil"/>
              <w:bottom w:val="nil"/>
            </w:tcBorders>
            <w:vAlign w:val="center"/>
          </w:tcPr>
          <w:p w14:paraId="3570EDF4"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50% of brick walls collapse</w:t>
            </w:r>
          </w:p>
        </w:tc>
        <w:tc>
          <w:tcPr>
            <w:tcW w:w="1781" w:type="dxa"/>
            <w:tcBorders>
              <w:top w:val="nil"/>
              <w:bottom w:val="nil"/>
            </w:tcBorders>
            <w:vAlign w:val="center"/>
          </w:tcPr>
          <w:p w14:paraId="486582E1"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qeWxQ4Kn","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361E1E3A" w14:textId="77777777" w:rsidTr="00680E0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2D2C4853"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16DF6375"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20.7</w:t>
            </w:r>
          </w:p>
        </w:tc>
        <w:tc>
          <w:tcPr>
            <w:tcW w:w="4257" w:type="dxa"/>
            <w:tcBorders>
              <w:top w:val="nil"/>
              <w:bottom w:val="nil"/>
            </w:tcBorders>
            <w:vAlign w:val="center"/>
          </w:tcPr>
          <w:p w14:paraId="12F7480A"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Heavy machinery (3,000 lb) slightly damaged in industrial buildings; steel frames distorted or detached from foundation.</w:t>
            </w:r>
          </w:p>
        </w:tc>
        <w:tc>
          <w:tcPr>
            <w:tcW w:w="1781" w:type="dxa"/>
            <w:tcBorders>
              <w:top w:val="nil"/>
              <w:bottom w:val="nil"/>
            </w:tcBorders>
            <w:vAlign w:val="center"/>
          </w:tcPr>
          <w:p w14:paraId="33935484"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OwCCBZay","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45A7A063" w14:textId="77777777" w:rsidTr="00680E05">
        <w:trPr>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3C7A5B7B" w14:textId="77777777" w:rsidR="002817DE" w:rsidRPr="002670B8" w:rsidRDefault="002817DE" w:rsidP="00406322">
            <w:pPr>
              <w:rPr>
                <w:rFonts w:ascii="Times New Roman" w:hAnsi="Times New Roman"/>
                <w:b w:val="0"/>
                <w:bCs w:val="0"/>
                <w:sz w:val="20"/>
                <w:szCs w:val="20"/>
              </w:rPr>
            </w:pPr>
          </w:p>
        </w:tc>
        <w:tc>
          <w:tcPr>
            <w:tcW w:w="1276" w:type="dxa"/>
            <w:tcBorders>
              <w:top w:val="nil"/>
              <w:bottom w:val="single" w:sz="4" w:space="0" w:color="auto"/>
            </w:tcBorders>
            <w:vAlign w:val="center"/>
          </w:tcPr>
          <w:p w14:paraId="3D14514E"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20.7 ─ ≤25</w:t>
            </w:r>
          </w:p>
        </w:tc>
        <w:tc>
          <w:tcPr>
            <w:tcW w:w="4257" w:type="dxa"/>
            <w:tcBorders>
              <w:top w:val="nil"/>
              <w:bottom w:val="single" w:sz="4" w:space="0" w:color="auto"/>
            </w:tcBorders>
            <w:vAlign w:val="center"/>
          </w:tcPr>
          <w:p w14:paraId="4F7FEC16"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Frame-less steel panels destroyed; oil storage tanks ruptured</w:t>
            </w:r>
          </w:p>
        </w:tc>
        <w:tc>
          <w:tcPr>
            <w:tcW w:w="1781" w:type="dxa"/>
            <w:tcBorders>
              <w:top w:val="nil"/>
              <w:bottom w:val="single" w:sz="4" w:space="0" w:color="auto"/>
            </w:tcBorders>
            <w:vAlign w:val="center"/>
          </w:tcPr>
          <w:p w14:paraId="2101464E"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ev7ydkvG","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p w14:paraId="6A92FAD7" w14:textId="77777777" w:rsidR="002670B8" w:rsidRPr="002670B8" w:rsidRDefault="002670B8" w:rsidP="00406322">
            <w:pPr>
              <w:cnfStyle w:val="000000000000" w:firstRow="0" w:lastRow="0" w:firstColumn="0" w:lastColumn="0" w:oddVBand="0" w:evenVBand="0" w:oddHBand="0" w:evenHBand="0" w:firstRowFirstColumn="0" w:firstRowLastColumn="0" w:lastRowFirstColumn="0" w:lastRowLastColumn="0"/>
              <w:rPr>
                <w:sz w:val="20"/>
                <w:szCs w:val="20"/>
              </w:rPr>
            </w:pPr>
          </w:p>
          <w:p w14:paraId="7990DE28" w14:textId="77777777" w:rsidR="001A537C" w:rsidRPr="002670B8" w:rsidRDefault="001A537C"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r>
      <w:tr w:rsidR="002817DE" w:rsidRPr="002670B8" w14:paraId="7A6F584A" w14:textId="77777777" w:rsidTr="00680E05">
        <w:trPr>
          <w:cnfStyle w:val="000000100000" w:firstRow="0" w:lastRow="0" w:firstColumn="0" w:lastColumn="0" w:oddVBand="0" w:evenVBand="0" w:oddHBand="1" w:evenHBand="0" w:firstRowFirstColumn="0" w:firstRowLastColumn="0" w:lastRowFirstColumn="0" w:lastRowLastColumn="0"/>
          <w:trHeight w:val="482"/>
          <w:jc w:val="center"/>
        </w:trPr>
        <w:tc>
          <w:tcPr>
            <w:cnfStyle w:val="001000000000" w:firstRow="0" w:lastRow="0" w:firstColumn="1" w:lastColumn="0" w:oddVBand="0" w:evenVBand="0" w:oddHBand="0" w:evenHBand="0" w:firstRowFirstColumn="0" w:firstRowLastColumn="0" w:lastRowFirstColumn="0" w:lastRowLastColumn="0"/>
            <w:tcW w:w="1418" w:type="dxa"/>
            <w:vMerge w:val="restart"/>
            <w:vAlign w:val="center"/>
          </w:tcPr>
          <w:p w14:paraId="4AC0D98B" w14:textId="7BEEB434" w:rsidR="002817DE" w:rsidRPr="002670B8" w:rsidRDefault="00473BF9" w:rsidP="00406322">
            <w:pPr>
              <w:rPr>
                <w:rFonts w:ascii="Times New Roman" w:hAnsi="Times New Roman"/>
                <w:b w:val="0"/>
                <w:bCs w:val="0"/>
                <w:sz w:val="20"/>
                <w:szCs w:val="20"/>
              </w:rPr>
            </w:pPr>
            <w:r>
              <w:rPr>
                <w:rFonts w:ascii="Times New Roman" w:hAnsi="Times New Roman"/>
                <w:b w:val="0"/>
                <w:bCs w:val="0"/>
                <w:sz w:val="20"/>
                <w:szCs w:val="20"/>
              </w:rPr>
              <w:t>RD</w:t>
            </w:r>
            <w:r w:rsidR="002817DE" w:rsidRPr="002670B8">
              <w:rPr>
                <w:rFonts w:ascii="Times New Roman" w:hAnsi="Times New Roman"/>
                <w:b w:val="0"/>
                <w:bCs w:val="0"/>
                <w:sz w:val="20"/>
                <w:szCs w:val="20"/>
              </w:rPr>
              <w:t>4 Serious</w:t>
            </w:r>
          </w:p>
          <w:p w14:paraId="636692B2" w14:textId="77777777" w:rsidR="002817DE" w:rsidRPr="002670B8" w:rsidRDefault="002817DE" w:rsidP="00406322">
            <w:pPr>
              <w:rPr>
                <w:rFonts w:ascii="Times New Roman" w:hAnsi="Times New Roman"/>
                <w:b w:val="0"/>
                <w:bCs w:val="0"/>
                <w:sz w:val="20"/>
                <w:szCs w:val="20"/>
              </w:rPr>
            </w:pPr>
            <w:r w:rsidRPr="002670B8">
              <w:rPr>
                <w:rFonts w:ascii="Times New Roman" w:hAnsi="Times New Roman"/>
                <w:b w:val="0"/>
                <w:bCs w:val="0"/>
                <w:sz w:val="20"/>
                <w:szCs w:val="20"/>
              </w:rPr>
              <w:t>(&gt;25 – ≤40)</w:t>
            </w:r>
          </w:p>
        </w:tc>
        <w:tc>
          <w:tcPr>
            <w:tcW w:w="1276" w:type="dxa"/>
            <w:tcBorders>
              <w:top w:val="single" w:sz="4" w:space="0" w:color="auto"/>
              <w:bottom w:val="nil"/>
            </w:tcBorders>
            <w:vAlign w:val="center"/>
          </w:tcPr>
          <w:p w14:paraId="71169166"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gt; 25 - ≤40</w:t>
            </w:r>
          </w:p>
        </w:tc>
        <w:tc>
          <w:tcPr>
            <w:tcW w:w="4257" w:type="dxa"/>
            <w:tcBorders>
              <w:top w:val="single" w:sz="4" w:space="0" w:color="auto"/>
              <w:bottom w:val="nil"/>
            </w:tcBorders>
            <w:vAlign w:val="center"/>
          </w:tcPr>
          <w:p w14:paraId="09D4F4FD"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Extensive damage to non-structural elements such as brick facades, roofs, and ceilings.</w:t>
            </w:r>
          </w:p>
        </w:tc>
        <w:tc>
          <w:tcPr>
            <w:tcW w:w="1781" w:type="dxa"/>
            <w:tcBorders>
              <w:top w:val="single" w:sz="4" w:space="0" w:color="auto"/>
              <w:bottom w:val="nil"/>
            </w:tcBorders>
            <w:vAlign w:val="center"/>
          </w:tcPr>
          <w:p w14:paraId="49C735FF"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p8PxU5E2","properties":{"formattedCitation":"(Wang et al., 2023)","plainCitation":"(Wang et al., 2023)","noteIndex":0},"citationItems":[{"id":9,"uris":["http://zotero.org/users/17560831/items/5V7LWFYT"],"itemData":{"id":9,"type":"article-journal","abstract":"Several catastrophic ammonium nitrate (AN) explosion accidents have been reported during the last decades. Previous studies have been mainly focused on investigating adverse effects caused by the AN explosion, while only a few systematically analyzed the consequences and impacts of AN explosions. This study collects data from three typical AN explosions (accidental explosion of the US fertilizer plant in 2013; an accidental explosion of China’s Tianjin port in 2015, and a recent explosion (2020) of the Beirut port in Lebanon). The consequences of accidental explosions were analyzed by mathematical equations that further provide scientific explanations for AN explosions. Based on the explosives’ properties on-site, these accidental explosions were caused by condensed phase explosives. Comparison with the conditions at the explosion site indicated that blast overpressure was the primary factor in the loss of life and damage to the building, while ground shock was a secondary factor. The severity of loss of life and building damage from explosions decreased with increasing distance. These distances could be calculated by the scaling law, which was replaced by the equivalent TNT mass of the explosive and the damage scale’s overpressure boundary value. In addition, mapping the damaged area on a map helped in the visual presentation of the consequence assessment. The long-term environmental and ecological impact due to the explosions was also an important issue that could not be ignored. Overall, this study establishes a simple and easy-to-use method to rapidly predict and assess the consequences of an explosion, and provides technical guidance for future emergency response to similar largescale accidents.","container-title":"Heliyon","DOI":"10.1016/j.heliyon.2023.e15616","ISSN":"2405-8440","issue":"5","language":"en","license":"https://www.elsevier.com/tdm/userlicense/1.0/","page":"e15616","publisher":"Elsevier BV","source":"Crossref","title":"A practical method for predicting and analyzing the consequences of ammonium nitrate explosion accidents adjacent to densely populated areas","URL":"https://linkinghub.elsevier.com/retrieve/pii/S2405844023028232","volume":"9","author":[{"family":"Wang","given":"Qiang"},{"family":"Zhang","given":"Lei"},{"family":"Wang","given":"Lili"},{"family":"Bu","given":"Lijuan"}],"accessed":{"date-parts":[["2025",7,13]]},"issued":{"date-parts":[["2023",5]]}}}],"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Wang et al., 2023)</w:t>
            </w:r>
            <w:r w:rsidRPr="002670B8">
              <w:rPr>
                <w:sz w:val="20"/>
                <w:szCs w:val="20"/>
              </w:rPr>
              <w:fldChar w:fldCharType="end"/>
            </w:r>
          </w:p>
        </w:tc>
      </w:tr>
      <w:tr w:rsidR="002817DE" w:rsidRPr="002670B8" w14:paraId="10D213A4" w14:textId="77777777" w:rsidTr="00680E05">
        <w:trPr>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1C9B1B3A"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05703BCB"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27.6</w:t>
            </w:r>
          </w:p>
        </w:tc>
        <w:tc>
          <w:tcPr>
            <w:tcW w:w="4257" w:type="dxa"/>
            <w:tcBorders>
              <w:top w:val="nil"/>
              <w:bottom w:val="nil"/>
            </w:tcBorders>
            <w:vAlign w:val="center"/>
          </w:tcPr>
          <w:p w14:paraId="3DB2854E"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Light industrial structures collapse.</w:t>
            </w:r>
          </w:p>
        </w:tc>
        <w:tc>
          <w:tcPr>
            <w:tcW w:w="1781" w:type="dxa"/>
            <w:tcBorders>
              <w:top w:val="nil"/>
              <w:bottom w:val="nil"/>
            </w:tcBorders>
            <w:vAlign w:val="center"/>
          </w:tcPr>
          <w:p w14:paraId="04B0E1C6"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WIGYRAMs","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5CB2ED1A" w14:textId="77777777" w:rsidTr="00680E0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66484295"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7D2F3D52"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34.5</w:t>
            </w:r>
          </w:p>
        </w:tc>
        <w:tc>
          <w:tcPr>
            <w:tcW w:w="4257" w:type="dxa"/>
            <w:tcBorders>
              <w:top w:val="nil"/>
              <w:bottom w:val="nil"/>
            </w:tcBorders>
            <w:vAlign w:val="center"/>
          </w:tcPr>
          <w:p w14:paraId="185061E9"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Utility poles break; 40,000 lb hydraulic equipment slightly damaged.</w:t>
            </w:r>
          </w:p>
        </w:tc>
        <w:tc>
          <w:tcPr>
            <w:tcW w:w="1781" w:type="dxa"/>
            <w:tcBorders>
              <w:top w:val="nil"/>
              <w:bottom w:val="nil"/>
            </w:tcBorders>
            <w:vAlign w:val="center"/>
          </w:tcPr>
          <w:p w14:paraId="5EC8E981"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H3ukCAFI","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7A24BBED" w14:textId="77777777" w:rsidTr="00680E05">
        <w:trPr>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573EE638"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2312E224"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34.5 ─ ≤40</w:t>
            </w:r>
          </w:p>
        </w:tc>
        <w:tc>
          <w:tcPr>
            <w:tcW w:w="4257" w:type="dxa"/>
            <w:tcBorders>
              <w:top w:val="nil"/>
              <w:bottom w:val="nil"/>
            </w:tcBorders>
            <w:vAlign w:val="center"/>
          </w:tcPr>
          <w:p w14:paraId="267A32DB"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Near-total destruction of residential houses.</w:t>
            </w:r>
          </w:p>
        </w:tc>
        <w:tc>
          <w:tcPr>
            <w:tcW w:w="1781" w:type="dxa"/>
            <w:tcBorders>
              <w:top w:val="nil"/>
              <w:bottom w:val="nil"/>
            </w:tcBorders>
            <w:vAlign w:val="center"/>
          </w:tcPr>
          <w:p w14:paraId="38FDC2BE"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futagafA","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571542A3" w14:textId="77777777" w:rsidTr="00680E0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6E4A692F" w14:textId="77777777" w:rsidR="002817DE" w:rsidRPr="002670B8" w:rsidRDefault="002817DE" w:rsidP="00406322">
            <w:pPr>
              <w:rPr>
                <w:rFonts w:ascii="Times New Roman" w:hAnsi="Times New Roman"/>
                <w:b w:val="0"/>
                <w:bCs w:val="0"/>
                <w:sz w:val="20"/>
                <w:szCs w:val="20"/>
              </w:rPr>
            </w:pPr>
          </w:p>
        </w:tc>
        <w:tc>
          <w:tcPr>
            <w:tcW w:w="1276" w:type="dxa"/>
            <w:tcBorders>
              <w:top w:val="nil"/>
              <w:bottom w:val="single" w:sz="4" w:space="0" w:color="auto"/>
            </w:tcBorders>
            <w:vAlign w:val="center"/>
          </w:tcPr>
          <w:p w14:paraId="37B2141B"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48.2</w:t>
            </w:r>
          </w:p>
        </w:tc>
        <w:tc>
          <w:tcPr>
            <w:tcW w:w="4257" w:type="dxa"/>
            <w:tcBorders>
              <w:top w:val="nil"/>
              <w:bottom w:val="single" w:sz="4" w:space="0" w:color="auto"/>
            </w:tcBorders>
            <w:vAlign w:val="center"/>
          </w:tcPr>
          <w:p w14:paraId="45BA162B"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Freight train cars completely destroyed.</w:t>
            </w:r>
          </w:p>
        </w:tc>
        <w:tc>
          <w:tcPr>
            <w:tcW w:w="1781" w:type="dxa"/>
            <w:tcBorders>
              <w:top w:val="nil"/>
              <w:bottom w:val="single" w:sz="4" w:space="0" w:color="auto"/>
            </w:tcBorders>
            <w:vAlign w:val="center"/>
          </w:tcPr>
          <w:p w14:paraId="0EF1389B"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DsaM9Bkd","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319FA263" w14:textId="77777777" w:rsidTr="00680E05">
        <w:trPr>
          <w:trHeight w:val="471"/>
          <w:jc w:val="center"/>
        </w:trPr>
        <w:tc>
          <w:tcPr>
            <w:cnfStyle w:val="001000000000" w:firstRow="0" w:lastRow="0" w:firstColumn="1" w:lastColumn="0" w:oddVBand="0" w:evenVBand="0" w:oddHBand="0" w:evenHBand="0" w:firstRowFirstColumn="0" w:firstRowLastColumn="0" w:lastRowFirstColumn="0" w:lastRowLastColumn="0"/>
            <w:tcW w:w="1418" w:type="dxa"/>
            <w:vMerge w:val="restart"/>
            <w:vAlign w:val="center"/>
          </w:tcPr>
          <w:p w14:paraId="65AA471F" w14:textId="5360E94A" w:rsidR="002817DE" w:rsidRPr="002670B8" w:rsidRDefault="00473BF9" w:rsidP="00406322">
            <w:pPr>
              <w:rPr>
                <w:rFonts w:ascii="Times New Roman" w:hAnsi="Times New Roman"/>
                <w:b w:val="0"/>
                <w:bCs w:val="0"/>
                <w:sz w:val="20"/>
                <w:szCs w:val="20"/>
              </w:rPr>
            </w:pPr>
            <w:r>
              <w:rPr>
                <w:rFonts w:ascii="Times New Roman" w:hAnsi="Times New Roman"/>
                <w:b w:val="0"/>
                <w:bCs w:val="0"/>
                <w:sz w:val="20"/>
                <w:szCs w:val="20"/>
              </w:rPr>
              <w:t>RD</w:t>
            </w:r>
            <w:r w:rsidR="002817DE" w:rsidRPr="002670B8">
              <w:rPr>
                <w:rFonts w:ascii="Times New Roman" w:hAnsi="Times New Roman"/>
                <w:b w:val="0"/>
                <w:bCs w:val="0"/>
                <w:sz w:val="20"/>
                <w:szCs w:val="20"/>
              </w:rPr>
              <w:t>5 Severe</w:t>
            </w:r>
          </w:p>
          <w:p w14:paraId="50775D48" w14:textId="77777777" w:rsidR="002817DE" w:rsidRPr="002670B8" w:rsidRDefault="002817DE" w:rsidP="00406322">
            <w:pPr>
              <w:rPr>
                <w:rFonts w:ascii="Times New Roman" w:hAnsi="Times New Roman"/>
                <w:b w:val="0"/>
                <w:bCs w:val="0"/>
                <w:sz w:val="20"/>
                <w:szCs w:val="20"/>
              </w:rPr>
            </w:pPr>
            <w:r w:rsidRPr="002670B8">
              <w:rPr>
                <w:rFonts w:ascii="Times New Roman" w:hAnsi="Times New Roman"/>
                <w:b w:val="0"/>
                <w:bCs w:val="0"/>
                <w:sz w:val="20"/>
                <w:szCs w:val="20"/>
              </w:rPr>
              <w:t>(&gt;40 – ≤55)</w:t>
            </w:r>
          </w:p>
        </w:tc>
        <w:tc>
          <w:tcPr>
            <w:tcW w:w="1276" w:type="dxa"/>
            <w:tcBorders>
              <w:top w:val="single" w:sz="4" w:space="0" w:color="auto"/>
              <w:bottom w:val="nil"/>
            </w:tcBorders>
            <w:vAlign w:val="center"/>
          </w:tcPr>
          <w:p w14:paraId="0E427803"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gt; 40 − ≤55</w:t>
            </w:r>
          </w:p>
        </w:tc>
        <w:tc>
          <w:tcPr>
            <w:tcW w:w="4257" w:type="dxa"/>
            <w:tcBorders>
              <w:top w:val="single" w:sz="4" w:space="0" w:color="auto"/>
              <w:bottom w:val="nil"/>
            </w:tcBorders>
            <w:vAlign w:val="center"/>
          </w:tcPr>
          <w:p w14:paraId="2702D14D"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Heavy damage to non-structural elements leading to ceiling collapse.</w:t>
            </w:r>
          </w:p>
        </w:tc>
        <w:tc>
          <w:tcPr>
            <w:tcW w:w="1781" w:type="dxa"/>
            <w:tcBorders>
              <w:top w:val="single" w:sz="4" w:space="0" w:color="auto"/>
              <w:bottom w:val="nil"/>
            </w:tcBorders>
            <w:vAlign w:val="center"/>
          </w:tcPr>
          <w:p w14:paraId="32243204"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sfeQKATY","properties":{"formattedCitation":"(Wang et al., 2023)","plainCitation":"(Wang et al., 2023)","noteIndex":0},"citationItems":[{"id":9,"uris":["http://zotero.org/users/17560831/items/5V7LWFYT"],"itemData":{"id":9,"type":"article-journal","abstract":"Several catastrophic ammonium nitrate (AN) explosion accidents have been reported during the last decades. Previous studies have been mainly focused on investigating adverse effects caused by the AN explosion, while only a few systematically analyzed the consequences and impacts of AN explosions. This study collects data from three typical AN explosions (accidental explosion of the US fertilizer plant in 2013; an accidental explosion of China’s Tianjin port in 2015, and a recent explosion (2020) of the Beirut port in Lebanon). The consequences of accidental explosions were analyzed by mathematical equations that further provide scientific explanations for AN explosions. Based on the explosives’ properties on-site, these accidental explosions were caused by condensed phase explosives. Comparison with the conditions at the explosion site indicated that blast overpressure was the primary factor in the loss of life and damage to the building, while ground shock was a secondary factor. The severity of loss of life and building damage from explosions decreased with increasing distance. These distances could be calculated by the scaling law, which was replaced by the equivalent TNT mass of the explosive and the damage scale’s overpressure boundary value. In addition, mapping the damaged area on a map helped in the visual presentation of the consequence assessment. The long-term environmental and ecological impact due to the explosions was also an important issue that could not be ignored. Overall, this study establishes a simple and easy-to-use method to rapidly predict and assess the consequences of an explosion, and provides technical guidance for future emergency response to similar largescale accidents.","container-title":"Heliyon","DOI":"10.1016/j.heliyon.2023.e15616","ISSN":"2405-8440","issue":"5","language":"en","license":"https://www.elsevier.com/tdm/userlicense/1.0/","page":"e15616","publisher":"Elsevier BV","source":"Crossref","title":"A practical method for predicting and analyzing the consequences of ammonium nitrate explosion accidents adjacent to densely populated areas","URL":"https://linkinghub.elsevier.com/retrieve/pii/S2405844023028232","volume":"9","author":[{"family":"Wang","given":"Qiang"},{"family":"Zhang","given":"Lei"},{"family":"Wang","given":"Lili"},{"family":"Bu","given":"Lijuan"}],"accessed":{"date-parts":[["2025",7,13]]},"issued":{"date-parts":[["2023",5]]}}}],"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Wang et al., 2023)</w:t>
            </w:r>
            <w:r w:rsidRPr="002670B8">
              <w:rPr>
                <w:sz w:val="20"/>
                <w:szCs w:val="20"/>
              </w:rPr>
              <w:fldChar w:fldCharType="end"/>
            </w:r>
          </w:p>
        </w:tc>
      </w:tr>
      <w:tr w:rsidR="002817DE" w:rsidRPr="002670B8" w14:paraId="34C76D14" w14:textId="77777777" w:rsidTr="00680E0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54258F1F"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3FF08C53"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40 – 48.2</w:t>
            </w:r>
          </w:p>
        </w:tc>
        <w:tc>
          <w:tcPr>
            <w:tcW w:w="4257" w:type="dxa"/>
            <w:tcBorders>
              <w:top w:val="nil"/>
              <w:bottom w:val="nil"/>
            </w:tcBorders>
            <w:vAlign w:val="center"/>
          </w:tcPr>
          <w:p w14:paraId="0A4433DB"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Near-total destruction of residential houses.</w:t>
            </w:r>
          </w:p>
        </w:tc>
        <w:tc>
          <w:tcPr>
            <w:tcW w:w="1781" w:type="dxa"/>
            <w:tcBorders>
              <w:top w:val="nil"/>
              <w:bottom w:val="nil"/>
            </w:tcBorders>
            <w:vAlign w:val="center"/>
          </w:tcPr>
          <w:p w14:paraId="75861B04"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q99GDvYu","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31D652C1" w14:textId="77777777" w:rsidTr="00680E05">
        <w:trPr>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61B05F39"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4641E812"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48.2</w:t>
            </w:r>
          </w:p>
        </w:tc>
        <w:tc>
          <w:tcPr>
            <w:tcW w:w="4257" w:type="dxa"/>
            <w:tcBorders>
              <w:top w:val="nil"/>
              <w:bottom w:val="nil"/>
            </w:tcBorders>
            <w:vAlign w:val="center"/>
          </w:tcPr>
          <w:p w14:paraId="6970D6A0"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Freight train cars completely destroyed.</w:t>
            </w:r>
          </w:p>
        </w:tc>
        <w:tc>
          <w:tcPr>
            <w:tcW w:w="1781" w:type="dxa"/>
            <w:tcBorders>
              <w:top w:val="nil"/>
              <w:bottom w:val="nil"/>
            </w:tcBorders>
            <w:vAlign w:val="center"/>
          </w:tcPr>
          <w:p w14:paraId="28E69B08"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Cb4RnMSI","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5711CC0E" w14:textId="77777777" w:rsidTr="00680E0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06318F95" w14:textId="77777777" w:rsidR="002817DE" w:rsidRPr="002670B8" w:rsidRDefault="002817DE" w:rsidP="00406322">
            <w:pPr>
              <w:rPr>
                <w:rFonts w:ascii="Times New Roman" w:hAnsi="Times New Roman"/>
                <w:b w:val="0"/>
                <w:bCs w:val="0"/>
                <w:sz w:val="20"/>
                <w:szCs w:val="20"/>
              </w:rPr>
            </w:pPr>
          </w:p>
        </w:tc>
        <w:tc>
          <w:tcPr>
            <w:tcW w:w="1276" w:type="dxa"/>
            <w:tcBorders>
              <w:top w:val="nil"/>
              <w:bottom w:val="single" w:sz="4" w:space="0" w:color="auto"/>
            </w:tcBorders>
            <w:vAlign w:val="center"/>
          </w:tcPr>
          <w:p w14:paraId="365DF5F6"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48.2 − ≤55</w:t>
            </w:r>
          </w:p>
        </w:tc>
        <w:tc>
          <w:tcPr>
            <w:tcW w:w="4257" w:type="dxa"/>
            <w:tcBorders>
              <w:top w:val="nil"/>
              <w:bottom w:val="single" w:sz="4" w:space="0" w:color="auto"/>
            </w:tcBorders>
            <w:vAlign w:val="center"/>
          </w:tcPr>
          <w:p w14:paraId="4DB1A600" w14:textId="7BC924F5"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8–</w:t>
            </w:r>
            <w:r w:rsidR="00823966" w:rsidRPr="002670B8">
              <w:rPr>
                <w:rFonts w:ascii="Times New Roman" w:hAnsi="Times New Roman"/>
                <w:sz w:val="20"/>
                <w:szCs w:val="20"/>
              </w:rPr>
              <w:t>12-inch-thick</w:t>
            </w:r>
            <w:r w:rsidRPr="002670B8">
              <w:rPr>
                <w:rFonts w:ascii="Times New Roman" w:hAnsi="Times New Roman"/>
                <w:sz w:val="20"/>
                <w:szCs w:val="20"/>
              </w:rPr>
              <w:t xml:space="preserve"> unreinforced brick panels fail from shear or bending</w:t>
            </w:r>
          </w:p>
        </w:tc>
        <w:tc>
          <w:tcPr>
            <w:tcW w:w="1781" w:type="dxa"/>
            <w:tcBorders>
              <w:top w:val="nil"/>
              <w:bottom w:val="single" w:sz="4" w:space="0" w:color="auto"/>
            </w:tcBorders>
            <w:vAlign w:val="center"/>
          </w:tcPr>
          <w:p w14:paraId="333A1A5A"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o4rpeovB","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137B34E3" w14:textId="77777777" w:rsidTr="00680E05">
        <w:trPr>
          <w:trHeight w:val="482"/>
          <w:jc w:val="center"/>
        </w:trPr>
        <w:tc>
          <w:tcPr>
            <w:cnfStyle w:val="001000000000" w:firstRow="0" w:lastRow="0" w:firstColumn="1" w:lastColumn="0" w:oddVBand="0" w:evenVBand="0" w:oddHBand="0" w:evenHBand="0" w:firstRowFirstColumn="0" w:firstRowLastColumn="0" w:lastRowFirstColumn="0" w:lastRowLastColumn="0"/>
            <w:tcW w:w="1418" w:type="dxa"/>
            <w:vMerge w:val="restart"/>
            <w:vAlign w:val="center"/>
          </w:tcPr>
          <w:p w14:paraId="60CE1B5D" w14:textId="78BE414C" w:rsidR="002817DE" w:rsidRPr="002670B8" w:rsidRDefault="00473BF9" w:rsidP="00406322">
            <w:pPr>
              <w:rPr>
                <w:rFonts w:ascii="Times New Roman" w:hAnsi="Times New Roman"/>
                <w:b w:val="0"/>
                <w:bCs w:val="0"/>
                <w:sz w:val="20"/>
                <w:szCs w:val="20"/>
              </w:rPr>
            </w:pPr>
            <w:r>
              <w:rPr>
                <w:rFonts w:ascii="Times New Roman" w:hAnsi="Times New Roman"/>
                <w:b w:val="0"/>
                <w:bCs w:val="0"/>
                <w:sz w:val="20"/>
                <w:szCs w:val="20"/>
              </w:rPr>
              <w:t>RD</w:t>
            </w:r>
            <w:r w:rsidR="002817DE" w:rsidRPr="002670B8">
              <w:rPr>
                <w:rFonts w:ascii="Times New Roman" w:hAnsi="Times New Roman"/>
                <w:b w:val="0"/>
                <w:bCs w:val="0"/>
                <w:sz w:val="20"/>
                <w:szCs w:val="20"/>
              </w:rPr>
              <w:t>6 Major</w:t>
            </w:r>
          </w:p>
          <w:p w14:paraId="5DFC964D" w14:textId="77777777" w:rsidR="002817DE" w:rsidRPr="002670B8" w:rsidRDefault="002817DE" w:rsidP="00406322">
            <w:pPr>
              <w:rPr>
                <w:rFonts w:ascii="Times New Roman" w:hAnsi="Times New Roman"/>
                <w:b w:val="0"/>
                <w:bCs w:val="0"/>
                <w:sz w:val="20"/>
                <w:szCs w:val="20"/>
              </w:rPr>
            </w:pPr>
            <w:r w:rsidRPr="002670B8">
              <w:rPr>
                <w:rFonts w:ascii="Times New Roman" w:hAnsi="Times New Roman"/>
                <w:b w:val="0"/>
                <w:bCs w:val="0"/>
                <w:sz w:val="20"/>
                <w:szCs w:val="20"/>
              </w:rPr>
              <w:t>(&gt;55 – ≤76)</w:t>
            </w:r>
          </w:p>
        </w:tc>
        <w:tc>
          <w:tcPr>
            <w:tcW w:w="1276" w:type="dxa"/>
            <w:tcBorders>
              <w:top w:val="single" w:sz="4" w:space="0" w:color="auto"/>
              <w:bottom w:val="nil"/>
            </w:tcBorders>
            <w:vAlign w:val="center"/>
          </w:tcPr>
          <w:p w14:paraId="3E1EE7CE"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gt; 55 − 76</w:t>
            </w:r>
          </w:p>
        </w:tc>
        <w:tc>
          <w:tcPr>
            <w:tcW w:w="4257" w:type="dxa"/>
            <w:tcBorders>
              <w:top w:val="single" w:sz="4" w:space="0" w:color="auto"/>
              <w:bottom w:val="nil"/>
            </w:tcBorders>
            <w:vAlign w:val="center"/>
          </w:tcPr>
          <w:p w14:paraId="42AFAFE3"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Partial collapse of non-structural elements and significant damage to concrete columns</w:t>
            </w:r>
          </w:p>
        </w:tc>
        <w:tc>
          <w:tcPr>
            <w:tcW w:w="1781" w:type="dxa"/>
            <w:tcBorders>
              <w:top w:val="single" w:sz="4" w:space="0" w:color="auto"/>
              <w:bottom w:val="nil"/>
            </w:tcBorders>
            <w:vAlign w:val="center"/>
          </w:tcPr>
          <w:p w14:paraId="68FB8070"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Niz2aIB3","properties":{"formattedCitation":"(Wang et al., 2023)","plainCitation":"(Wang et al., 2023)","noteIndex":0},"citationItems":[{"id":9,"uris":["http://zotero.org/users/17560831/items/5V7LWFYT"],"itemData":{"id":9,"type":"article-journal","abstract":"Several catastrophic ammonium nitrate (AN) explosion accidents have been reported during the last decades. Previous studies have been mainly focused on investigating adverse effects caused by the AN explosion, while only a few systematically analyzed the consequences and impacts of AN explosions. This study collects data from three typical AN explosions (accidental explosion of the US fertilizer plant in 2013; an accidental explosion of China’s Tianjin port in 2015, and a recent explosion (2020) of the Beirut port in Lebanon). The consequences of accidental explosions were analyzed by mathematical equations that further provide scientific explanations for AN explosions. Based on the explosives’ properties on-site, these accidental explosions were caused by condensed phase explosives. Comparison with the conditions at the explosion site indicated that blast overpressure was the primary factor in the loss of life and damage to the building, while ground shock was a secondary factor. The severity of loss of life and building damage from explosions decreased with increasing distance. These distances could be calculated by the scaling law, which was replaced by the equivalent TNT mass of the explosive and the damage scale’s overpressure boundary value. In addition, mapping the damaged area on a map helped in the visual presentation of the consequence assessment. The long-term environmental and ecological impact due to the explosions was also an important issue that could not be ignored. Overall, this study establishes a simple and easy-to-use method to rapidly predict and assess the consequences of an explosion, and provides technical guidance for future emergency response to similar largescale accidents.","container-title":"Heliyon","DOI":"10.1016/j.heliyon.2023.e15616","ISSN":"2405-8440","issue":"5","language":"en","license":"https://www.elsevier.com/tdm/userlicense/1.0/","page":"e15616","publisher":"Elsevier BV","source":"Crossref","title":"A practical method for predicting and analyzing the consequences of ammonium nitrate explosion accidents adjacent to densely populated areas","URL":"https://linkinghub.elsevier.com/retrieve/pii/S2405844023028232","volume":"9","author":[{"family":"Wang","given":"Qiang"},{"family":"Zhang","given":"Lei"},{"family":"Wang","given":"Lili"},{"family":"Bu","given":"Lijuan"}],"accessed":{"date-parts":[["2025",7,13]]},"issued":{"date-parts":[["2023",5]]}}}],"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Wang et al., 2023)</w:t>
            </w:r>
            <w:r w:rsidRPr="002670B8">
              <w:rPr>
                <w:sz w:val="20"/>
                <w:szCs w:val="20"/>
              </w:rPr>
              <w:fldChar w:fldCharType="end"/>
            </w:r>
          </w:p>
        </w:tc>
      </w:tr>
      <w:tr w:rsidR="002817DE" w:rsidRPr="002670B8" w14:paraId="38E5CBB7" w14:textId="77777777" w:rsidTr="00680E0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78A8A707"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791CAB14"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55 – 55.1</w:t>
            </w:r>
          </w:p>
        </w:tc>
        <w:tc>
          <w:tcPr>
            <w:tcW w:w="4257" w:type="dxa"/>
            <w:tcBorders>
              <w:top w:val="nil"/>
              <w:bottom w:val="nil"/>
            </w:tcBorders>
            <w:vAlign w:val="center"/>
          </w:tcPr>
          <w:p w14:paraId="5BDC2210" w14:textId="6A8A5984"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8–</w:t>
            </w:r>
            <w:r w:rsidR="00823966" w:rsidRPr="002670B8">
              <w:rPr>
                <w:rFonts w:ascii="Times New Roman" w:hAnsi="Times New Roman"/>
                <w:sz w:val="20"/>
                <w:szCs w:val="20"/>
              </w:rPr>
              <w:t>12-inch-thick</w:t>
            </w:r>
            <w:r w:rsidRPr="002670B8">
              <w:rPr>
                <w:rFonts w:ascii="Times New Roman" w:hAnsi="Times New Roman"/>
                <w:sz w:val="20"/>
                <w:szCs w:val="20"/>
              </w:rPr>
              <w:t xml:space="preserve"> unreinforced brick panels fail from shear or bending.</w:t>
            </w:r>
          </w:p>
        </w:tc>
        <w:tc>
          <w:tcPr>
            <w:tcW w:w="1781" w:type="dxa"/>
            <w:tcBorders>
              <w:top w:val="nil"/>
              <w:bottom w:val="nil"/>
            </w:tcBorders>
            <w:vAlign w:val="center"/>
          </w:tcPr>
          <w:p w14:paraId="2713AD22"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EQbPAQUs","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526AE1B6" w14:textId="77777777" w:rsidTr="00680E05">
        <w:trPr>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62C50791" w14:textId="77777777" w:rsidR="002817DE" w:rsidRPr="002670B8" w:rsidRDefault="002817DE" w:rsidP="00406322">
            <w:pPr>
              <w:rPr>
                <w:rFonts w:ascii="Times New Roman" w:hAnsi="Times New Roman"/>
                <w:b w:val="0"/>
                <w:bCs w:val="0"/>
                <w:sz w:val="20"/>
                <w:szCs w:val="20"/>
              </w:rPr>
            </w:pPr>
          </w:p>
        </w:tc>
        <w:tc>
          <w:tcPr>
            <w:tcW w:w="1276" w:type="dxa"/>
            <w:tcBorders>
              <w:top w:val="nil"/>
              <w:bottom w:val="nil"/>
            </w:tcBorders>
            <w:vAlign w:val="center"/>
          </w:tcPr>
          <w:p w14:paraId="3BC02895"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62</w:t>
            </w:r>
          </w:p>
        </w:tc>
        <w:tc>
          <w:tcPr>
            <w:tcW w:w="4257" w:type="dxa"/>
            <w:tcBorders>
              <w:top w:val="nil"/>
              <w:bottom w:val="nil"/>
            </w:tcBorders>
            <w:vAlign w:val="center"/>
          </w:tcPr>
          <w:p w14:paraId="55E1ACFA"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Fully loaded train cars totally destroyed.</w:t>
            </w:r>
          </w:p>
        </w:tc>
        <w:tc>
          <w:tcPr>
            <w:tcW w:w="1781" w:type="dxa"/>
            <w:tcBorders>
              <w:top w:val="nil"/>
              <w:bottom w:val="nil"/>
            </w:tcBorders>
            <w:vAlign w:val="center"/>
          </w:tcPr>
          <w:p w14:paraId="4DB5CC49"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53g8hKro","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114853B9" w14:textId="77777777" w:rsidTr="00680E05">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6961F11C" w14:textId="77777777" w:rsidR="002817DE" w:rsidRPr="002670B8" w:rsidRDefault="002817DE" w:rsidP="00406322">
            <w:pPr>
              <w:rPr>
                <w:rFonts w:ascii="Times New Roman" w:hAnsi="Times New Roman"/>
                <w:b w:val="0"/>
                <w:bCs w:val="0"/>
                <w:sz w:val="20"/>
                <w:szCs w:val="20"/>
              </w:rPr>
            </w:pPr>
          </w:p>
        </w:tc>
        <w:tc>
          <w:tcPr>
            <w:tcW w:w="1276" w:type="dxa"/>
            <w:tcBorders>
              <w:top w:val="nil"/>
              <w:bottom w:val="single" w:sz="4" w:space="0" w:color="auto"/>
            </w:tcBorders>
            <w:vAlign w:val="center"/>
          </w:tcPr>
          <w:p w14:paraId="6D6BB1E2"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68.9</w:t>
            </w:r>
          </w:p>
        </w:tc>
        <w:tc>
          <w:tcPr>
            <w:tcW w:w="4257" w:type="dxa"/>
            <w:tcBorders>
              <w:top w:val="nil"/>
              <w:bottom w:val="single" w:sz="4" w:space="0" w:color="auto"/>
            </w:tcBorders>
            <w:vAlign w:val="center"/>
          </w:tcPr>
          <w:p w14:paraId="57942ED3"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Likely total damage to structures; 7,000 lb equipment displaced and severely damaged; 12,000 lb machinery still present.</w:t>
            </w:r>
          </w:p>
        </w:tc>
        <w:tc>
          <w:tcPr>
            <w:tcW w:w="1781" w:type="dxa"/>
            <w:tcBorders>
              <w:top w:val="nil"/>
              <w:bottom w:val="single" w:sz="4" w:space="0" w:color="auto"/>
            </w:tcBorders>
            <w:vAlign w:val="center"/>
          </w:tcPr>
          <w:p w14:paraId="6AD53B14"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D8ykLTvH","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r w:rsidR="002817DE" w:rsidRPr="002670B8" w14:paraId="26DBE0B6" w14:textId="77777777" w:rsidTr="00680E05">
        <w:trPr>
          <w:trHeight w:val="765"/>
          <w:jc w:val="center"/>
        </w:trPr>
        <w:tc>
          <w:tcPr>
            <w:cnfStyle w:val="001000000000" w:firstRow="0" w:lastRow="0" w:firstColumn="1" w:lastColumn="0" w:oddVBand="0" w:evenVBand="0" w:oddHBand="0" w:evenHBand="0" w:firstRowFirstColumn="0" w:firstRowLastColumn="0" w:lastRowFirstColumn="0" w:lastRowLastColumn="0"/>
            <w:tcW w:w="1418" w:type="dxa"/>
            <w:vMerge w:val="restart"/>
            <w:vAlign w:val="center"/>
          </w:tcPr>
          <w:p w14:paraId="1EC09196" w14:textId="47E260E6" w:rsidR="002817DE" w:rsidRPr="002670B8" w:rsidRDefault="00473BF9" w:rsidP="00406322">
            <w:pPr>
              <w:rPr>
                <w:rFonts w:ascii="Times New Roman" w:hAnsi="Times New Roman"/>
                <w:b w:val="0"/>
                <w:bCs w:val="0"/>
                <w:sz w:val="20"/>
                <w:szCs w:val="20"/>
              </w:rPr>
            </w:pPr>
            <w:r>
              <w:rPr>
                <w:rFonts w:ascii="Times New Roman" w:hAnsi="Times New Roman"/>
                <w:b w:val="0"/>
                <w:bCs w:val="0"/>
                <w:sz w:val="20"/>
                <w:szCs w:val="20"/>
              </w:rPr>
              <w:t>RD</w:t>
            </w:r>
            <w:r w:rsidR="002817DE" w:rsidRPr="002670B8">
              <w:rPr>
                <w:rFonts w:ascii="Times New Roman" w:hAnsi="Times New Roman"/>
                <w:b w:val="0"/>
                <w:bCs w:val="0"/>
                <w:sz w:val="20"/>
                <w:szCs w:val="20"/>
              </w:rPr>
              <w:t>7 Catastrophic</w:t>
            </w:r>
          </w:p>
          <w:p w14:paraId="5C9DF5DE" w14:textId="77777777" w:rsidR="002817DE" w:rsidRPr="002670B8" w:rsidRDefault="002817DE" w:rsidP="00406322">
            <w:pPr>
              <w:rPr>
                <w:rFonts w:ascii="Times New Roman" w:hAnsi="Times New Roman"/>
                <w:b w:val="0"/>
                <w:bCs w:val="0"/>
                <w:sz w:val="20"/>
                <w:szCs w:val="20"/>
              </w:rPr>
            </w:pPr>
            <w:r w:rsidRPr="002670B8">
              <w:rPr>
                <w:rFonts w:ascii="Times New Roman" w:hAnsi="Times New Roman"/>
                <w:b w:val="0"/>
                <w:bCs w:val="0"/>
                <w:sz w:val="20"/>
                <w:szCs w:val="20"/>
              </w:rPr>
              <w:t>(&gt;76)</w:t>
            </w:r>
          </w:p>
        </w:tc>
        <w:tc>
          <w:tcPr>
            <w:tcW w:w="1276" w:type="dxa"/>
            <w:tcBorders>
              <w:top w:val="single" w:sz="4" w:space="0" w:color="auto"/>
              <w:bottom w:val="nil"/>
            </w:tcBorders>
            <w:vAlign w:val="center"/>
          </w:tcPr>
          <w:p w14:paraId="32EE1F57"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gt; 76</w:t>
            </w:r>
          </w:p>
        </w:tc>
        <w:tc>
          <w:tcPr>
            <w:tcW w:w="4257" w:type="dxa"/>
            <w:tcBorders>
              <w:top w:val="single" w:sz="4" w:space="0" w:color="auto"/>
              <w:bottom w:val="nil"/>
            </w:tcBorders>
            <w:vAlign w:val="center"/>
          </w:tcPr>
          <w:p w14:paraId="74351056"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Near-total collapse of all building elements, including heavy damage to load-bearing concrete columns</w:t>
            </w:r>
          </w:p>
        </w:tc>
        <w:tc>
          <w:tcPr>
            <w:tcW w:w="1781" w:type="dxa"/>
            <w:tcBorders>
              <w:top w:val="single" w:sz="4" w:space="0" w:color="auto"/>
              <w:bottom w:val="nil"/>
            </w:tcBorders>
            <w:vAlign w:val="center"/>
          </w:tcPr>
          <w:p w14:paraId="32C0BB3D" w14:textId="77777777" w:rsidR="002817DE" w:rsidRPr="002670B8" w:rsidRDefault="002817DE" w:rsidP="00406322">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0Jhu20Hg","properties":{"formattedCitation":"(Wang et al., 2023)","plainCitation":"(Wang et al., 2023)","noteIndex":0},"citationItems":[{"id":9,"uris":["http://zotero.org/users/17560831/items/5V7LWFYT"],"itemData":{"id":9,"type":"article-journal","abstract":"Several catastrophic ammonium nitrate (AN) explosion accidents have been reported during the last decades. Previous studies have been mainly focused on investigating adverse effects caused by the AN explosion, while only a few systematically analyzed the consequences and impacts of AN explosions. This study collects data from three typical AN explosions (accidental explosion of the US fertilizer plant in 2013; an accidental explosion of China’s Tianjin port in 2015, and a recent explosion (2020) of the Beirut port in Lebanon). The consequences of accidental explosions were analyzed by mathematical equations that further provide scientific explanations for AN explosions. Based on the explosives’ properties on-site, these accidental explosions were caused by condensed phase explosives. Comparison with the conditions at the explosion site indicated that blast overpressure was the primary factor in the loss of life and damage to the building, while ground shock was a secondary factor. The severity of loss of life and building damage from explosions decreased with increasing distance. These distances could be calculated by the scaling law, which was replaced by the equivalent TNT mass of the explosive and the damage scale’s overpressure boundary value. In addition, mapping the damaged area on a map helped in the visual presentation of the consequence assessment. The long-term environmental and ecological impact due to the explosions was also an important issue that could not be ignored. Overall, this study establishes a simple and easy-to-use method to rapidly predict and assess the consequences of an explosion, and provides technical guidance for future emergency response to similar largescale accidents.","container-title":"Heliyon","DOI":"10.1016/j.heliyon.2023.e15616","ISSN":"2405-8440","issue":"5","language":"en","license":"https://www.elsevier.com/tdm/userlicense/1.0/","page":"e15616","publisher":"Elsevier BV","source":"Crossref","title":"A practical method for predicting and analyzing the consequences of ammonium nitrate explosion accidents adjacent to densely populated areas","URL":"https://linkinghub.elsevier.com/retrieve/pii/S2405844023028232","volume":"9","author":[{"family":"Wang","given":"Qiang"},{"family":"Zhang","given":"Lei"},{"family":"Wang","given":"Lili"},{"family":"Bu","given":"Lijuan"}],"accessed":{"date-parts":[["2025",7,13]]},"issued":{"date-parts":[["2023",5]]}}}],"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Wang et al., 2023)</w:t>
            </w:r>
            <w:r w:rsidRPr="002670B8">
              <w:rPr>
                <w:sz w:val="20"/>
                <w:szCs w:val="20"/>
              </w:rPr>
              <w:fldChar w:fldCharType="end"/>
            </w:r>
          </w:p>
        </w:tc>
      </w:tr>
      <w:tr w:rsidR="002817DE" w:rsidRPr="002670B8" w14:paraId="0D7F815A" w14:textId="77777777" w:rsidTr="00680E05">
        <w:trPr>
          <w:cnfStyle w:val="000000100000" w:firstRow="0" w:lastRow="0" w:firstColumn="0" w:lastColumn="0" w:oddVBand="0" w:evenVBand="0" w:oddHBand="1" w:evenHBand="0" w:firstRowFirstColumn="0" w:firstRowLastColumn="0" w:lastRowFirstColumn="0" w:lastRowLastColumn="0"/>
          <w:trHeight w:val="765"/>
          <w:jc w:val="center"/>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5C487FE1" w14:textId="77777777" w:rsidR="002817DE" w:rsidRPr="002670B8" w:rsidRDefault="002817DE" w:rsidP="00406322">
            <w:pPr>
              <w:rPr>
                <w:rFonts w:ascii="Times New Roman" w:hAnsi="Times New Roman"/>
                <w:b w:val="0"/>
                <w:bCs w:val="0"/>
                <w:sz w:val="20"/>
                <w:szCs w:val="20"/>
              </w:rPr>
            </w:pPr>
          </w:p>
        </w:tc>
        <w:tc>
          <w:tcPr>
            <w:tcW w:w="1276" w:type="dxa"/>
            <w:tcBorders>
              <w:top w:val="nil"/>
            </w:tcBorders>
            <w:vAlign w:val="center"/>
          </w:tcPr>
          <w:p w14:paraId="645ECBCE"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2068</w:t>
            </w:r>
          </w:p>
        </w:tc>
        <w:tc>
          <w:tcPr>
            <w:tcW w:w="4257" w:type="dxa"/>
            <w:tcBorders>
              <w:top w:val="nil"/>
            </w:tcBorders>
            <w:vAlign w:val="center"/>
          </w:tcPr>
          <w:p w14:paraId="23BD7B59"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rFonts w:ascii="Times New Roman" w:hAnsi="Times New Roman"/>
                <w:sz w:val="20"/>
                <w:szCs w:val="20"/>
              </w:rPr>
              <w:t>Limit of crater lip</w:t>
            </w:r>
          </w:p>
        </w:tc>
        <w:tc>
          <w:tcPr>
            <w:tcW w:w="1781" w:type="dxa"/>
            <w:tcBorders>
              <w:top w:val="nil"/>
            </w:tcBorders>
            <w:vAlign w:val="center"/>
          </w:tcPr>
          <w:p w14:paraId="3731D32F" w14:textId="77777777" w:rsidR="002817DE" w:rsidRPr="002670B8" w:rsidRDefault="002817DE" w:rsidP="00406322">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70B8">
              <w:rPr>
                <w:sz w:val="20"/>
                <w:szCs w:val="20"/>
              </w:rPr>
              <w:fldChar w:fldCharType="begin"/>
            </w:r>
            <w:r w:rsidRPr="002670B8">
              <w:rPr>
                <w:rFonts w:ascii="Times New Roman" w:hAnsi="Times New Roman"/>
                <w:sz w:val="20"/>
                <w:szCs w:val="20"/>
              </w:rPr>
              <w:instrText xml:space="preserve"> ADDIN ZOTERO_ITEM CSL_CITATION {"citationID":"8qk2hFlt","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szCs w:val="20"/>
              </w:rPr>
              <w:fldChar w:fldCharType="separate"/>
            </w:r>
            <w:r w:rsidRPr="002670B8">
              <w:rPr>
                <w:rFonts w:ascii="Times New Roman" w:hAnsi="Times New Roman"/>
                <w:sz w:val="20"/>
                <w:szCs w:val="20"/>
              </w:rPr>
              <w:t>(Crowl and Louvar, 2011)</w:t>
            </w:r>
            <w:r w:rsidRPr="002670B8">
              <w:rPr>
                <w:sz w:val="20"/>
                <w:szCs w:val="20"/>
              </w:rPr>
              <w:fldChar w:fldCharType="end"/>
            </w:r>
          </w:p>
        </w:tc>
      </w:tr>
    </w:tbl>
    <w:p w14:paraId="43905007" w14:textId="77777777" w:rsidR="002817DE" w:rsidRDefault="002817DE" w:rsidP="00B96CA8">
      <w:pPr>
        <w:jc w:val="both"/>
      </w:pPr>
    </w:p>
    <w:p w14:paraId="69A33BC0" w14:textId="77777777" w:rsidR="0017102A" w:rsidRDefault="0017102A" w:rsidP="00B96CA8">
      <w:pPr>
        <w:jc w:val="both"/>
      </w:pPr>
    </w:p>
    <w:p w14:paraId="238E1ABF" w14:textId="77777777" w:rsidR="0017102A" w:rsidRDefault="0017102A" w:rsidP="00B96CA8">
      <w:pPr>
        <w:jc w:val="both"/>
      </w:pPr>
    </w:p>
    <w:p w14:paraId="5AA76454" w14:textId="77777777" w:rsidR="0017102A" w:rsidRDefault="0017102A" w:rsidP="00B96CA8">
      <w:pPr>
        <w:jc w:val="both"/>
      </w:pPr>
    </w:p>
    <w:p w14:paraId="1902DFAE" w14:textId="77777777" w:rsidR="0017102A" w:rsidRDefault="0017102A" w:rsidP="00B96CA8">
      <w:pPr>
        <w:jc w:val="both"/>
      </w:pPr>
    </w:p>
    <w:p w14:paraId="5F371792" w14:textId="77777777" w:rsidR="0017102A" w:rsidRDefault="0017102A" w:rsidP="00B96CA8">
      <w:pPr>
        <w:jc w:val="both"/>
      </w:pPr>
    </w:p>
    <w:p w14:paraId="36D4DCB4" w14:textId="77777777" w:rsidR="0017102A" w:rsidRDefault="0017102A" w:rsidP="00B96CA8">
      <w:pPr>
        <w:jc w:val="both"/>
      </w:pPr>
    </w:p>
    <w:p w14:paraId="3721A67D" w14:textId="77777777" w:rsidR="0017102A" w:rsidRDefault="0017102A" w:rsidP="00B96CA8">
      <w:pPr>
        <w:jc w:val="both"/>
      </w:pPr>
    </w:p>
    <w:p w14:paraId="20172664" w14:textId="77777777" w:rsidR="0017102A" w:rsidRDefault="0017102A" w:rsidP="00B96CA8">
      <w:pPr>
        <w:jc w:val="both"/>
      </w:pPr>
    </w:p>
    <w:p w14:paraId="49A59284" w14:textId="77777777" w:rsidR="0040191E" w:rsidRDefault="0040191E" w:rsidP="00B96CA8">
      <w:pPr>
        <w:jc w:val="both"/>
      </w:pPr>
    </w:p>
    <w:p w14:paraId="497C3606" w14:textId="77777777" w:rsidR="0040191E" w:rsidRDefault="0040191E" w:rsidP="00B96CA8">
      <w:pPr>
        <w:jc w:val="both"/>
      </w:pPr>
    </w:p>
    <w:p w14:paraId="2B6C266B" w14:textId="77777777" w:rsidR="0040191E" w:rsidRDefault="0040191E" w:rsidP="00B96CA8">
      <w:pPr>
        <w:jc w:val="both"/>
      </w:pPr>
    </w:p>
    <w:p w14:paraId="07105477" w14:textId="77777777" w:rsidR="0040191E" w:rsidRDefault="0040191E" w:rsidP="00B96CA8">
      <w:pPr>
        <w:jc w:val="both"/>
      </w:pPr>
    </w:p>
    <w:p w14:paraId="463C2B49" w14:textId="77777777" w:rsidR="0040191E" w:rsidRDefault="0040191E" w:rsidP="00B96CA8">
      <w:pPr>
        <w:jc w:val="both"/>
      </w:pPr>
    </w:p>
    <w:p w14:paraId="1E9598AB" w14:textId="77777777" w:rsidR="0040191E" w:rsidRDefault="0040191E" w:rsidP="00B96CA8">
      <w:pPr>
        <w:jc w:val="both"/>
      </w:pPr>
    </w:p>
    <w:p w14:paraId="0758A3E0" w14:textId="77777777" w:rsidR="0040191E" w:rsidRDefault="0040191E" w:rsidP="00B96CA8">
      <w:pPr>
        <w:jc w:val="both"/>
      </w:pPr>
    </w:p>
    <w:p w14:paraId="2B7626B2" w14:textId="77777777" w:rsidR="0040191E" w:rsidRDefault="0040191E" w:rsidP="00B96CA8">
      <w:pPr>
        <w:jc w:val="both"/>
      </w:pPr>
    </w:p>
    <w:p w14:paraId="08713EB7" w14:textId="77777777" w:rsidR="0040191E" w:rsidRDefault="0040191E" w:rsidP="00B96CA8">
      <w:pPr>
        <w:jc w:val="both"/>
      </w:pPr>
    </w:p>
    <w:p w14:paraId="358001B6" w14:textId="77777777" w:rsidR="0017102A" w:rsidRDefault="0017102A" w:rsidP="00B96CA8">
      <w:pPr>
        <w:jc w:val="both"/>
      </w:pPr>
    </w:p>
    <w:p w14:paraId="2FE445EF" w14:textId="77777777" w:rsidR="0017102A" w:rsidRDefault="0017102A" w:rsidP="00B96CA8">
      <w:pPr>
        <w:jc w:val="both"/>
      </w:pPr>
    </w:p>
    <w:p w14:paraId="3755E02E" w14:textId="77777777" w:rsidR="0017102A" w:rsidRDefault="0017102A" w:rsidP="00B96CA8">
      <w:pPr>
        <w:jc w:val="both"/>
      </w:pPr>
    </w:p>
    <w:p w14:paraId="1D24C5F3" w14:textId="77777777" w:rsidR="00F51EEE" w:rsidRDefault="00F51EEE" w:rsidP="00B96CA8">
      <w:pPr>
        <w:jc w:val="both"/>
      </w:pPr>
    </w:p>
    <w:p w14:paraId="5F41DE1D" w14:textId="77777777" w:rsidR="008717CE" w:rsidRDefault="008717CE" w:rsidP="00B96CA8">
      <w:pPr>
        <w:jc w:val="both"/>
      </w:pPr>
    </w:p>
    <w:p w14:paraId="0C43E277" w14:textId="77777777" w:rsidR="008717CE" w:rsidRDefault="008717CE" w:rsidP="00B96CA8">
      <w:pPr>
        <w:jc w:val="both"/>
      </w:pPr>
    </w:p>
    <w:p w14:paraId="64E66F6A" w14:textId="5CA9E593" w:rsidR="0017102A" w:rsidRPr="002817DE" w:rsidRDefault="002670B8" w:rsidP="0017102A">
      <w:pPr>
        <w:pStyle w:val="Caption"/>
        <w:jc w:val="center"/>
        <w:rPr>
          <w:rFonts w:ascii="Times New Roman" w:hAnsi="Times New Roman"/>
          <w:b w:val="0"/>
          <w:bCs w:val="0"/>
          <w:color w:val="auto"/>
          <w:sz w:val="20"/>
          <w:szCs w:val="20"/>
        </w:rPr>
      </w:pPr>
      <w:r w:rsidRPr="002670B8">
        <w:rPr>
          <w:rFonts w:ascii="Times New Roman" w:hAnsi="Times New Roman"/>
          <w:b w:val="0"/>
          <w:bCs w:val="0"/>
          <w:color w:val="auto"/>
          <w:sz w:val="20"/>
          <w:szCs w:val="20"/>
        </w:rPr>
        <w:lastRenderedPageBreak/>
        <w:t>Supplementary</w:t>
      </w:r>
      <w:r w:rsidR="0064109D">
        <w:rPr>
          <w:rFonts w:ascii="Times New Roman" w:hAnsi="Times New Roman"/>
          <w:b w:val="0"/>
          <w:bCs w:val="0"/>
          <w:color w:val="auto"/>
          <w:sz w:val="20"/>
          <w:szCs w:val="20"/>
        </w:rPr>
        <w:t xml:space="preserve"> </w:t>
      </w:r>
      <w:r w:rsidRPr="002670B8">
        <w:rPr>
          <w:rFonts w:ascii="Times New Roman" w:hAnsi="Times New Roman"/>
          <w:b w:val="0"/>
          <w:bCs w:val="0"/>
          <w:color w:val="auto"/>
          <w:sz w:val="20"/>
          <w:szCs w:val="20"/>
        </w:rPr>
        <w:t>Table S</w:t>
      </w:r>
      <w:r w:rsidRPr="002670B8">
        <w:rPr>
          <w:rFonts w:ascii="Times New Roman" w:hAnsi="Times New Roman"/>
          <w:b w:val="0"/>
          <w:bCs w:val="0"/>
          <w:color w:val="auto"/>
          <w:sz w:val="20"/>
          <w:szCs w:val="20"/>
        </w:rPr>
        <w:fldChar w:fldCharType="begin"/>
      </w:r>
      <w:r w:rsidRPr="002670B8">
        <w:rPr>
          <w:rFonts w:ascii="Times New Roman" w:hAnsi="Times New Roman"/>
          <w:b w:val="0"/>
          <w:bCs w:val="0"/>
          <w:color w:val="auto"/>
          <w:sz w:val="20"/>
          <w:szCs w:val="20"/>
        </w:rPr>
        <w:instrText xml:space="preserve"> SEQ Table_S \* ARABIC </w:instrText>
      </w:r>
      <w:r w:rsidRPr="002670B8">
        <w:rPr>
          <w:rFonts w:ascii="Times New Roman" w:hAnsi="Times New Roman"/>
          <w:b w:val="0"/>
          <w:bCs w:val="0"/>
          <w:color w:val="auto"/>
          <w:sz w:val="20"/>
          <w:szCs w:val="20"/>
        </w:rPr>
        <w:fldChar w:fldCharType="separate"/>
      </w:r>
      <w:r>
        <w:rPr>
          <w:rFonts w:ascii="Times New Roman" w:hAnsi="Times New Roman"/>
          <w:b w:val="0"/>
          <w:bCs w:val="0"/>
          <w:noProof/>
          <w:color w:val="auto"/>
          <w:sz w:val="20"/>
          <w:szCs w:val="20"/>
        </w:rPr>
        <w:t>2</w:t>
      </w:r>
      <w:r w:rsidRPr="002670B8">
        <w:rPr>
          <w:rFonts w:ascii="Times New Roman" w:hAnsi="Times New Roman"/>
          <w:b w:val="0"/>
          <w:bCs w:val="0"/>
          <w:color w:val="auto"/>
          <w:sz w:val="20"/>
          <w:szCs w:val="20"/>
        </w:rPr>
        <w:fldChar w:fldCharType="end"/>
      </w:r>
      <w:r w:rsidR="0017102A" w:rsidRPr="00D46557">
        <w:rPr>
          <w:rFonts w:ascii="Times New Roman" w:hAnsi="Times New Roman"/>
          <w:b w:val="0"/>
          <w:bCs w:val="0"/>
          <w:color w:val="auto"/>
          <w:sz w:val="20"/>
          <w:szCs w:val="20"/>
        </w:rPr>
        <w:t>.</w:t>
      </w:r>
      <w:r w:rsidR="008E43B9">
        <w:rPr>
          <w:rFonts w:ascii="Times New Roman" w:hAnsi="Times New Roman"/>
          <w:b w:val="0"/>
          <w:bCs w:val="0"/>
          <w:color w:val="auto"/>
          <w:sz w:val="20"/>
          <w:szCs w:val="20"/>
        </w:rPr>
        <w:t xml:space="preserve"> </w:t>
      </w:r>
      <w:r w:rsidR="004E74FC" w:rsidRPr="004E74FC">
        <w:rPr>
          <w:rFonts w:ascii="Times New Roman" w:hAnsi="Times New Roman"/>
          <w:b w:val="0"/>
          <w:bCs w:val="0"/>
          <w:color w:val="auto"/>
          <w:sz w:val="20"/>
          <w:szCs w:val="20"/>
        </w:rPr>
        <w:t>Classification of Human Injury Risk Based on Peak Side-on Overpressure</w:t>
      </w:r>
    </w:p>
    <w:tbl>
      <w:tblPr>
        <w:tblStyle w:val="PlainTable2"/>
        <w:tblW w:w="0" w:type="auto"/>
        <w:jc w:val="center"/>
        <w:tblLook w:val="04A0" w:firstRow="1" w:lastRow="0" w:firstColumn="1" w:lastColumn="0" w:noHBand="0" w:noVBand="1"/>
      </w:tblPr>
      <w:tblGrid>
        <w:gridCol w:w="1069"/>
        <w:gridCol w:w="916"/>
        <w:gridCol w:w="2060"/>
        <w:gridCol w:w="2168"/>
        <w:gridCol w:w="1946"/>
      </w:tblGrid>
      <w:tr w:rsidR="0017102A" w:rsidRPr="002670B8" w14:paraId="22728EDB" w14:textId="77777777" w:rsidTr="008E43B9">
        <w:trPr>
          <w:cnfStyle w:val="100000000000" w:firstRow="1" w:lastRow="0" w:firstColumn="0" w:lastColumn="0" w:oddVBand="0" w:evenVBand="0" w:oddHBand="0"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1069" w:type="dxa"/>
            <w:tcBorders>
              <w:top w:val="single" w:sz="4" w:space="0" w:color="7F7F7F"/>
              <w:bottom w:val="single" w:sz="4" w:space="0" w:color="auto"/>
            </w:tcBorders>
            <w:vAlign w:val="center"/>
          </w:tcPr>
          <w:p w14:paraId="6EC95A2A" w14:textId="5A973BFF" w:rsidR="0017102A" w:rsidRPr="00152F70" w:rsidRDefault="000F0C84" w:rsidP="0040191E">
            <w:pPr>
              <w:rPr>
                <w:rFonts w:ascii="Times New Roman" w:hAnsi="Times New Roman"/>
                <w:b w:val="0"/>
                <w:bCs w:val="0"/>
                <w:sz w:val="20"/>
              </w:rPr>
            </w:pPr>
            <w:r>
              <w:rPr>
                <w:rFonts w:ascii="Times New Roman" w:hAnsi="Times New Roman"/>
                <w:b w:val="0"/>
                <w:bCs w:val="0"/>
                <w:sz w:val="20"/>
              </w:rPr>
              <w:t>Risk injury</w:t>
            </w:r>
          </w:p>
        </w:tc>
        <w:tc>
          <w:tcPr>
            <w:tcW w:w="916" w:type="dxa"/>
            <w:tcBorders>
              <w:top w:val="single" w:sz="4" w:space="0" w:color="7F7F7F"/>
              <w:bottom w:val="single" w:sz="4" w:space="0" w:color="auto"/>
            </w:tcBorders>
            <w:vAlign w:val="center"/>
          </w:tcPr>
          <w:p w14:paraId="3D94DFF0" w14:textId="100E697D" w:rsidR="0017102A" w:rsidRPr="00152F70" w:rsidRDefault="009F5781" w:rsidP="0040191E">
            <w:pP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rPr>
            </w:pPr>
            <m:oMath>
              <m:sSub>
                <m:sSubPr>
                  <m:ctrlPr>
                    <w:rPr>
                      <w:rFonts w:ascii="Cambria Math" w:hAnsi="Cambria Math"/>
                      <w:b w:val="0"/>
                      <w:bCs w:val="0"/>
                      <w:i/>
                      <w:iCs/>
                      <w:sz w:val="20"/>
                    </w:rPr>
                  </m:ctrlPr>
                </m:sSubPr>
                <m:e>
                  <m:r>
                    <w:rPr>
                      <w:rFonts w:ascii="Cambria Math" w:hAnsi="Cambria Math"/>
                      <w:sz w:val="20"/>
                    </w:rPr>
                    <m:t>P</m:t>
                  </m:r>
                </m:e>
                <m:sub>
                  <m:r>
                    <w:rPr>
                      <w:rFonts w:ascii="Cambria Math" w:hAnsi="Cambria Math"/>
                      <w:sz w:val="20"/>
                    </w:rPr>
                    <m:t>o</m:t>
                  </m:r>
                </m:sub>
              </m:sSub>
            </m:oMath>
            <w:r w:rsidR="0017102A" w:rsidRPr="000F0C84">
              <w:rPr>
                <w:rFonts w:ascii="Times New Roman" w:hAnsi="Times New Roman"/>
                <w:b w:val="0"/>
                <w:bCs w:val="0"/>
                <w:sz w:val="20"/>
              </w:rPr>
              <w:t xml:space="preserve"> (kPa</w:t>
            </w:r>
            <w:r w:rsidR="0017102A" w:rsidRPr="00152F70">
              <w:rPr>
                <w:rFonts w:ascii="Times New Roman" w:hAnsi="Times New Roman"/>
                <w:b w:val="0"/>
                <w:bCs w:val="0"/>
                <w:sz w:val="20"/>
              </w:rPr>
              <w:t>)</w:t>
            </w:r>
          </w:p>
        </w:tc>
        <w:tc>
          <w:tcPr>
            <w:tcW w:w="2060" w:type="dxa"/>
            <w:tcBorders>
              <w:top w:val="single" w:sz="4" w:space="0" w:color="7F7F7F"/>
              <w:bottom w:val="single" w:sz="4" w:space="0" w:color="auto"/>
            </w:tcBorders>
            <w:vAlign w:val="center"/>
          </w:tcPr>
          <w:p w14:paraId="135FDC92" w14:textId="77777777" w:rsidR="0017102A" w:rsidRPr="00152F70" w:rsidRDefault="0017102A" w:rsidP="0040191E">
            <w:pP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294050"/>
                <w:sz w:val="20"/>
                <w:lang w:val="en-ID"/>
              </w:rPr>
            </w:pPr>
            <w:r w:rsidRPr="00152F70">
              <w:rPr>
                <w:rFonts w:ascii="Times New Roman" w:hAnsi="Times New Roman"/>
                <w:b w:val="0"/>
                <w:bCs w:val="0"/>
                <w:color w:val="294050"/>
                <w:sz w:val="20"/>
              </w:rPr>
              <w:t>Primary Effects</w:t>
            </w:r>
          </w:p>
        </w:tc>
        <w:tc>
          <w:tcPr>
            <w:tcW w:w="2168" w:type="dxa"/>
            <w:tcBorders>
              <w:top w:val="single" w:sz="4" w:space="0" w:color="7F7F7F"/>
              <w:bottom w:val="single" w:sz="4" w:space="0" w:color="auto"/>
            </w:tcBorders>
            <w:vAlign w:val="center"/>
          </w:tcPr>
          <w:p w14:paraId="5F9D9378" w14:textId="77777777" w:rsidR="0017102A" w:rsidRPr="002670B8" w:rsidRDefault="0017102A" w:rsidP="0040191E">
            <w:pP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rPr>
            </w:pPr>
            <w:r w:rsidRPr="002670B8">
              <w:rPr>
                <w:rFonts w:ascii="Times New Roman" w:hAnsi="Times New Roman"/>
                <w:b w:val="0"/>
                <w:bCs w:val="0"/>
                <w:sz w:val="20"/>
              </w:rPr>
              <w:t>Secondary/Tertiary Effects</w:t>
            </w:r>
          </w:p>
        </w:tc>
        <w:tc>
          <w:tcPr>
            <w:tcW w:w="1946" w:type="dxa"/>
            <w:tcBorders>
              <w:top w:val="single" w:sz="4" w:space="0" w:color="7F7F7F"/>
              <w:bottom w:val="single" w:sz="4" w:space="0" w:color="auto"/>
            </w:tcBorders>
            <w:vAlign w:val="center"/>
          </w:tcPr>
          <w:p w14:paraId="3B2F58E8" w14:textId="77777777" w:rsidR="0017102A" w:rsidRPr="002670B8" w:rsidRDefault="0017102A" w:rsidP="0040191E">
            <w:pP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rPr>
            </w:pPr>
            <w:r w:rsidRPr="002670B8">
              <w:rPr>
                <w:rFonts w:ascii="Times New Roman" w:hAnsi="Times New Roman"/>
                <w:b w:val="0"/>
                <w:bCs w:val="0"/>
                <w:sz w:val="20"/>
              </w:rPr>
              <w:t>Conclusion</w:t>
            </w:r>
          </w:p>
        </w:tc>
      </w:tr>
      <w:tr w:rsidR="0017102A" w:rsidRPr="002670B8" w14:paraId="3240D208" w14:textId="77777777" w:rsidTr="008E43B9">
        <w:trPr>
          <w:cnfStyle w:val="000000100000" w:firstRow="0" w:lastRow="0" w:firstColumn="0" w:lastColumn="0" w:oddVBand="0" w:evenVBand="0" w:oddHBand="1" w:evenHBand="0" w:firstRowFirstColumn="0" w:firstRowLastColumn="0" w:lastRowFirstColumn="0" w:lastRowLastColumn="0"/>
          <w:trHeight w:val="1550"/>
          <w:jc w:val="center"/>
        </w:trPr>
        <w:tc>
          <w:tcPr>
            <w:cnfStyle w:val="001000000000" w:firstRow="0" w:lastRow="0" w:firstColumn="1" w:lastColumn="0" w:oddVBand="0" w:evenVBand="0" w:oddHBand="0" w:evenHBand="0" w:firstRowFirstColumn="0" w:firstRowLastColumn="0" w:lastRowFirstColumn="0" w:lastRowLastColumn="0"/>
            <w:tcW w:w="1069" w:type="dxa"/>
            <w:tcBorders>
              <w:top w:val="single" w:sz="4" w:space="0" w:color="auto"/>
              <w:bottom w:val="nil"/>
            </w:tcBorders>
            <w:vAlign w:val="center"/>
          </w:tcPr>
          <w:p w14:paraId="1FDF217B" w14:textId="4D70D8EE" w:rsidR="0017102A" w:rsidRPr="002670B8" w:rsidRDefault="00473BF9" w:rsidP="0040191E">
            <w:pPr>
              <w:rPr>
                <w:rFonts w:ascii="Times New Roman" w:hAnsi="Times New Roman"/>
                <w:b w:val="0"/>
                <w:bCs w:val="0"/>
                <w:sz w:val="20"/>
              </w:rPr>
            </w:pPr>
            <w:r>
              <w:rPr>
                <w:rFonts w:ascii="Times New Roman" w:hAnsi="Times New Roman"/>
                <w:b w:val="0"/>
                <w:bCs w:val="0"/>
                <w:sz w:val="20"/>
              </w:rPr>
              <w:t>RI</w:t>
            </w:r>
            <w:r w:rsidR="0017102A" w:rsidRPr="002670B8">
              <w:rPr>
                <w:rFonts w:ascii="Times New Roman" w:hAnsi="Times New Roman"/>
                <w:b w:val="0"/>
                <w:bCs w:val="0"/>
                <w:sz w:val="20"/>
              </w:rPr>
              <w:t>1 Minor Injury</w:t>
            </w:r>
          </w:p>
        </w:tc>
        <w:tc>
          <w:tcPr>
            <w:tcW w:w="916" w:type="dxa"/>
            <w:tcBorders>
              <w:top w:val="single" w:sz="4" w:space="0" w:color="auto"/>
              <w:bottom w:val="nil"/>
            </w:tcBorders>
            <w:vAlign w:val="center"/>
          </w:tcPr>
          <w:p w14:paraId="4E142ED2" w14:textId="77777777" w:rsidR="0017102A" w:rsidRPr="002670B8" w:rsidRDefault="0017102A" w:rsidP="0040191E">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2670B8">
              <w:rPr>
                <w:rFonts w:ascii="Times New Roman" w:hAnsi="Times New Roman"/>
                <w:sz w:val="20"/>
              </w:rPr>
              <w:t>&lt;20</w:t>
            </w:r>
          </w:p>
        </w:tc>
        <w:tc>
          <w:tcPr>
            <w:tcW w:w="2060" w:type="dxa"/>
            <w:tcBorders>
              <w:top w:val="single" w:sz="4" w:space="0" w:color="auto"/>
              <w:bottom w:val="nil"/>
            </w:tcBorders>
            <w:vAlign w:val="center"/>
          </w:tcPr>
          <w:p w14:paraId="7754FE89" w14:textId="77777777" w:rsidR="0017102A" w:rsidRPr="002670B8" w:rsidRDefault="0017102A" w:rsidP="0040191E">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2670B8">
              <w:rPr>
                <w:rFonts w:ascii="Times New Roman" w:hAnsi="Times New Roman"/>
                <w:sz w:val="20"/>
              </w:rPr>
              <w:t>No serious injuries; eardrum rupture is not significant.</w:t>
            </w:r>
          </w:p>
        </w:tc>
        <w:tc>
          <w:tcPr>
            <w:tcW w:w="2168" w:type="dxa"/>
            <w:tcBorders>
              <w:top w:val="single" w:sz="4" w:space="0" w:color="auto"/>
              <w:bottom w:val="nil"/>
            </w:tcBorders>
            <w:vAlign w:val="center"/>
          </w:tcPr>
          <w:p w14:paraId="12B5BC38" w14:textId="77777777" w:rsidR="0017102A" w:rsidRPr="002670B8" w:rsidRDefault="0017102A" w:rsidP="0040191E">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2670B8">
              <w:rPr>
                <w:rFonts w:ascii="Times New Roman" w:hAnsi="Times New Roman"/>
                <w:sz w:val="20"/>
              </w:rPr>
              <w:t xml:space="preserve">Glass cracking can begin around 1–1.5 kPa </w:t>
            </w:r>
            <w:r w:rsidRPr="002670B8">
              <w:rPr>
                <w:sz w:val="20"/>
              </w:rPr>
              <w:fldChar w:fldCharType="begin"/>
            </w:r>
            <w:r w:rsidRPr="002670B8">
              <w:rPr>
                <w:rFonts w:ascii="Times New Roman" w:hAnsi="Times New Roman"/>
                <w:sz w:val="20"/>
              </w:rPr>
              <w:instrText xml:space="preserve"> ADDIN ZOTERO_ITEM CSL_CITATION {"citationID":"2YxFIU5s","properties":{"formattedCitation":"(Jeremi\\uc0\\u263{} and Baji\\uc0\\u263{}, 2006)","plainCitation":"(Jeremić and Bajić, 2006)","noteIndex":0},"citationItems":[{"id":108,"uris":["http://zotero.org/users/17560831/items/TFFB2BRM"],"itemData":{"id":108,"type":"article-journal","abstract":"Effective explosive weight (EEW) is one of the basic parameters for estimating the pyrotechnic safety in manufacturing, storing and manipulation processes with explosive ordnance. For its resolving the values of TNT equivalents for explosives which are in the explosive ordnance must be known. Since there are many approaches to this problem, a unique TNT equivalent based on detonation parameters obtained from thermo-chemical calculations are proposed in this paper. Methods are confirmed comparing the obtained results with the results available in references and also experimentally.","container-title":"Scientific-Technical Review","issue":"1","language":"en","page":"58 – 62","source":"Zotero","title":"An approach to determining the TNT equivalent of high explosives","volume":"LV","author":[{"family":"Jeremić","given":"Radun"},{"family":"Bajić","given":"Zoran"}],"issued":{"date-parts":[["2006"]]}}}],"schema":"https://github.com/citation-style-language/schema/raw/master/csl-citation.json"} </w:instrText>
            </w:r>
            <w:r w:rsidRPr="002670B8">
              <w:rPr>
                <w:sz w:val="20"/>
              </w:rPr>
              <w:fldChar w:fldCharType="separate"/>
            </w:r>
            <w:r w:rsidRPr="002670B8">
              <w:rPr>
                <w:rFonts w:ascii="Times New Roman" w:hAnsi="Times New Roman"/>
                <w:sz w:val="20"/>
              </w:rPr>
              <w:t>(Jeremić and Bajić, 2006)</w:t>
            </w:r>
            <w:r w:rsidRPr="002670B8">
              <w:rPr>
                <w:sz w:val="20"/>
              </w:rPr>
              <w:fldChar w:fldCharType="end"/>
            </w:r>
            <w:r w:rsidRPr="002670B8">
              <w:rPr>
                <w:rFonts w:ascii="Times New Roman" w:hAnsi="Times New Roman"/>
                <w:sz w:val="20"/>
              </w:rPr>
              <w:t xml:space="preserve">.; widespread breakage typically 2–9 kPa </w:t>
            </w:r>
            <w:r w:rsidRPr="002670B8">
              <w:rPr>
                <w:sz w:val="20"/>
              </w:rPr>
              <w:fldChar w:fldCharType="begin"/>
            </w:r>
            <w:r w:rsidRPr="002670B8">
              <w:rPr>
                <w:rFonts w:ascii="Times New Roman" w:hAnsi="Times New Roman"/>
                <w:sz w:val="20"/>
              </w:rPr>
              <w:instrText xml:space="preserve"> ADDIN ZOTERO_ITEM CSL_CITATION {"citationID":"HsY4j2jq","properties":{"formattedCitation":"(Wang et al., 2023)","plainCitation":"(Wang et al., 2023)","noteIndex":0},"citationItems":[{"id":9,"uris":["http://zotero.org/users/17560831/items/5V7LWFYT"],"itemData":{"id":9,"type":"article-journal","abstract":"Several catastrophic ammonium nitrate (AN) explosion accidents have been reported during the last decades. Previous studies have been mainly focused on investigating adverse effects caused by the AN explosion, while only a few systematically analyzed the consequences and impacts of AN explosions. This study collects data from three typical AN explosions (accidental explosion of the US fertilizer plant in 2013; an accidental explosion of China’s Tianjin port in 2015, and a recent explosion (2020) of the Beirut port in Lebanon). The consequences of accidental explosions were analyzed by mathematical equations that further provide scientific explanations for AN explosions. Based on the explosives’ properties on-site, these accidental explosions were caused by condensed phase explosives. Comparison with the conditions at the explosion site indicated that blast overpressure was the primary factor in the loss of life and damage to the building, while ground shock was a secondary factor. The severity of loss of life and building damage from explosions decreased with increasing distance. These distances could be calculated by the scaling law, which was replaced by the equivalent TNT mass of the explosive and the damage scale’s overpressure boundary value. In addition, mapping the damaged area on a map helped in the visual presentation of the consequence assessment. The long-term environmental and ecological impact due to the explosions was also an important issue that could not be ignored. Overall, this study establishes a simple and easy-to-use method to rapidly predict and assess the consequences of an explosion, and provides technical guidance for future emergency response to similar largescale accidents.","container-title":"Heliyon","DOI":"10.1016/j.heliyon.2023.e15616","ISSN":"2405-8440","issue":"5","language":"en","license":"https://www.elsevier.com/tdm/userlicense/1.0/","page":"e15616","publisher":"Elsevier BV","source":"Crossref","title":"A practical method for predicting and analyzing the consequences of ammonium nitrate explosion accidents adjacent to densely populated areas","URL":"https://linkinghub.elsevier.com/retrieve/pii/S2405844023028232","volume":"9","author":[{"family":"Wang","given":"Qiang"},{"family":"Zhang","given":"Lei"},{"family":"Wang","given":"Lili"},{"family":"Bu","given":"Lijuan"}],"accessed":{"date-parts":[["2025",7,13]]},"issued":{"date-parts":[["2023",5]]}}}],"schema":"https://github.com/citation-style-language/schema/raw/master/csl-citation.json"} </w:instrText>
            </w:r>
            <w:r w:rsidRPr="002670B8">
              <w:rPr>
                <w:sz w:val="20"/>
              </w:rPr>
              <w:fldChar w:fldCharType="separate"/>
            </w:r>
            <w:r w:rsidRPr="002670B8">
              <w:rPr>
                <w:rFonts w:ascii="Times New Roman" w:hAnsi="Times New Roman"/>
                <w:sz w:val="20"/>
              </w:rPr>
              <w:t>(Wang et al., 2023)</w:t>
            </w:r>
            <w:r w:rsidRPr="002670B8">
              <w:rPr>
                <w:sz w:val="20"/>
              </w:rPr>
              <w:fldChar w:fldCharType="end"/>
            </w:r>
            <w:r w:rsidRPr="002670B8">
              <w:rPr>
                <w:rFonts w:ascii="Times New Roman" w:hAnsi="Times New Roman"/>
                <w:sz w:val="20"/>
              </w:rPr>
              <w:t>.</w:t>
            </w:r>
          </w:p>
        </w:tc>
        <w:tc>
          <w:tcPr>
            <w:tcW w:w="1946" w:type="dxa"/>
            <w:tcBorders>
              <w:top w:val="single" w:sz="4" w:space="0" w:color="auto"/>
              <w:bottom w:val="nil"/>
            </w:tcBorders>
            <w:vAlign w:val="center"/>
          </w:tcPr>
          <w:p w14:paraId="610259ED" w14:textId="77777777" w:rsidR="0017102A" w:rsidRPr="002670B8" w:rsidRDefault="0017102A" w:rsidP="0040191E">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2670B8">
              <w:rPr>
                <w:rFonts w:ascii="Times New Roman" w:hAnsi="Times New Roman"/>
                <w:sz w:val="20"/>
              </w:rPr>
              <w:t>Primary injury is unlikely, but secondary injury risk from glass fragments remains.</w:t>
            </w:r>
          </w:p>
        </w:tc>
      </w:tr>
      <w:tr w:rsidR="0017102A" w:rsidRPr="002670B8" w14:paraId="62E0C186" w14:textId="77777777" w:rsidTr="008E43B9">
        <w:trPr>
          <w:trHeight w:val="225"/>
          <w:jc w:val="center"/>
        </w:trPr>
        <w:tc>
          <w:tcPr>
            <w:cnfStyle w:val="001000000000" w:firstRow="0" w:lastRow="0" w:firstColumn="1" w:lastColumn="0" w:oddVBand="0" w:evenVBand="0" w:oddHBand="0" w:evenHBand="0" w:firstRowFirstColumn="0" w:firstRowLastColumn="0" w:lastRowFirstColumn="0" w:lastRowLastColumn="0"/>
            <w:tcW w:w="1069" w:type="dxa"/>
            <w:tcBorders>
              <w:top w:val="nil"/>
              <w:bottom w:val="nil"/>
            </w:tcBorders>
            <w:vAlign w:val="center"/>
          </w:tcPr>
          <w:p w14:paraId="7BC65D30" w14:textId="227D8154" w:rsidR="0017102A" w:rsidRPr="002670B8" w:rsidRDefault="00473BF9" w:rsidP="0040191E">
            <w:pPr>
              <w:rPr>
                <w:rFonts w:ascii="Times New Roman" w:hAnsi="Times New Roman"/>
                <w:b w:val="0"/>
                <w:bCs w:val="0"/>
                <w:sz w:val="20"/>
              </w:rPr>
            </w:pPr>
            <w:r>
              <w:rPr>
                <w:rFonts w:ascii="Times New Roman" w:hAnsi="Times New Roman"/>
                <w:b w:val="0"/>
                <w:bCs w:val="0"/>
                <w:sz w:val="20"/>
              </w:rPr>
              <w:t>RI</w:t>
            </w:r>
            <w:r w:rsidR="0017102A" w:rsidRPr="002670B8">
              <w:rPr>
                <w:rFonts w:ascii="Times New Roman" w:hAnsi="Times New Roman"/>
                <w:b w:val="0"/>
                <w:bCs w:val="0"/>
                <w:sz w:val="20"/>
              </w:rPr>
              <w:t>2 Moderate Injury</w:t>
            </w:r>
          </w:p>
        </w:tc>
        <w:tc>
          <w:tcPr>
            <w:tcW w:w="916" w:type="dxa"/>
            <w:tcBorders>
              <w:top w:val="nil"/>
              <w:bottom w:val="nil"/>
            </w:tcBorders>
            <w:vAlign w:val="center"/>
          </w:tcPr>
          <w:p w14:paraId="03F1E3F1" w14:textId="77777777" w:rsidR="0017102A" w:rsidRPr="002670B8" w:rsidRDefault="0017102A" w:rsidP="0040191E">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2670B8">
              <w:rPr>
                <w:rFonts w:ascii="Times New Roman" w:hAnsi="Times New Roman"/>
                <w:sz w:val="20"/>
              </w:rPr>
              <w:t>20–30</w:t>
            </w:r>
          </w:p>
        </w:tc>
        <w:tc>
          <w:tcPr>
            <w:tcW w:w="2060" w:type="dxa"/>
            <w:tcBorders>
              <w:top w:val="nil"/>
              <w:bottom w:val="nil"/>
            </w:tcBorders>
            <w:vAlign w:val="center"/>
          </w:tcPr>
          <w:p w14:paraId="71C23E6F" w14:textId="77777777" w:rsidR="0017102A" w:rsidRPr="002670B8" w:rsidRDefault="0017102A" w:rsidP="0040191E">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2670B8">
              <w:rPr>
                <w:rFonts w:ascii="Times New Roman" w:hAnsi="Times New Roman"/>
                <w:sz w:val="20"/>
              </w:rPr>
              <w:t xml:space="preserve">Minor contusion </w:t>
            </w:r>
            <w:r w:rsidRPr="002670B8">
              <w:rPr>
                <w:sz w:val="20"/>
              </w:rPr>
              <w:fldChar w:fldCharType="begin"/>
            </w:r>
            <w:r w:rsidRPr="002670B8">
              <w:rPr>
                <w:rFonts w:ascii="Times New Roman" w:hAnsi="Times New Roman"/>
                <w:sz w:val="20"/>
              </w:rPr>
              <w:instrText xml:space="preserve"> ADDIN ZOTERO_ITEM CSL_CITATION {"citationID":"bXJFNi1u","properties":{"formattedCitation":"(Wang et al., 2023)","plainCitation":"(Wang et al., 2023)","noteIndex":0},"citationItems":[{"id":9,"uris":["http://zotero.org/users/17560831/items/5V7LWFYT"],"itemData":{"id":9,"type":"article-journal","abstract":"Several catastrophic ammonium nitrate (AN) explosion accidents have been reported during the last decades. Previous studies have been mainly focused on investigating adverse effects caused by the AN explosion, while only a few systematically analyzed the consequences and impacts of AN explosions. This study collects data from three typical AN explosions (accidental explosion of the US fertilizer plant in 2013; an accidental explosion of China’s Tianjin port in 2015, and a recent explosion (2020) of the Beirut port in Lebanon). The consequences of accidental explosions were analyzed by mathematical equations that further provide scientific explanations for AN explosions. Based on the explosives’ properties on-site, these accidental explosions were caused by condensed phase explosives. Comparison with the conditions at the explosion site indicated that blast overpressure was the primary factor in the loss of life and damage to the building, while ground shock was a secondary factor. The severity of loss of life and building damage from explosions decreased with increasing distance. These distances could be calculated by the scaling law, which was replaced by the equivalent TNT mass of the explosive and the damage scale’s overpressure boundary value. In addition, mapping the damaged area on a map helped in the visual presentation of the consequence assessment. The long-term environmental and ecological impact due to the explosions was also an important issue that could not be ignored. Overall, this study establishes a simple and easy-to-use method to rapidly predict and assess the consequences of an explosion, and provides technical guidance for future emergency response to similar largescale accidents.","container-title":"Heliyon","DOI":"10.1016/j.heliyon.2023.e15616","ISSN":"2405-8440","issue":"5","language":"en","license":"https://www.elsevier.com/tdm/userlicense/1.0/","page":"e15616","publisher":"Elsevier BV","source":"Crossref","title":"A practical method for predicting and analyzing the consequences of ammonium nitrate explosion accidents adjacent to densely populated areas","URL":"https://linkinghub.elsevier.com/retrieve/pii/S2405844023028232","volume":"9","author":[{"family":"Wang","given":"Qiang"},{"family":"Zhang","given":"Lei"},{"family":"Wang","given":"Lili"},{"family":"Bu","given":"Lijuan"}],"accessed":{"date-parts":[["2025",7,13]]},"issued":{"date-parts":[["2023",5]]}}}],"schema":"https://github.com/citation-style-language/schema/raw/master/csl-citation.json"} </w:instrText>
            </w:r>
            <w:r w:rsidRPr="002670B8">
              <w:rPr>
                <w:sz w:val="20"/>
              </w:rPr>
              <w:fldChar w:fldCharType="separate"/>
            </w:r>
            <w:r w:rsidRPr="002670B8">
              <w:rPr>
                <w:rFonts w:ascii="Times New Roman" w:hAnsi="Times New Roman"/>
                <w:sz w:val="20"/>
              </w:rPr>
              <w:t>(Wang et al., 2023)</w:t>
            </w:r>
            <w:r w:rsidRPr="002670B8">
              <w:rPr>
                <w:sz w:val="20"/>
              </w:rPr>
              <w:fldChar w:fldCharType="end"/>
            </w:r>
            <w:r w:rsidRPr="002670B8">
              <w:rPr>
                <w:rFonts w:ascii="Times New Roman" w:hAnsi="Times New Roman"/>
                <w:sz w:val="20"/>
              </w:rPr>
              <w:t xml:space="preserve">; 1% eardrum rupture (20–30 kPa) </w:t>
            </w:r>
            <w:r w:rsidRPr="002670B8">
              <w:rPr>
                <w:sz w:val="20"/>
              </w:rPr>
              <w:fldChar w:fldCharType="begin"/>
            </w:r>
            <w:r w:rsidRPr="002670B8">
              <w:rPr>
                <w:rFonts w:ascii="Times New Roman" w:hAnsi="Times New Roman"/>
                <w:sz w:val="20"/>
              </w:rPr>
              <w:instrText xml:space="preserve"> ADDIN ZOTERO_ITEM CSL_CITATION {"citationID":"01phccRW","properties":{"formattedCitation":"(Jeremi\\uc0\\u263{} and Baji\\uc0\\u263{}, 2006)","plainCitation":"(Jeremić and Bajić, 2006)","noteIndex":0},"citationItems":[{"id":108,"uris":["http://zotero.org/users/17560831/items/TFFB2BRM"],"itemData":{"id":108,"type":"article-journal","abstract":"Effective explosive weight (EEW) is one of the basic parameters for estimating the pyrotechnic safety in manufacturing, storing and manipulation processes with explosive ordnance. For its resolving the values of TNT equivalents for explosives which are in the explosive ordnance must be known. Since there are many approaches to this problem, a unique TNT equivalent based on detonation parameters obtained from thermo-chemical calculations are proposed in this paper. Methods are confirmed comparing the obtained results with the results available in references and also experimentally.","container-title":"Scientific-Technical Review","issue":"1","language":"en","page":"58 – 62","source":"Zotero","title":"An approach to determining the TNT equivalent of high explosives","volume":"LV","author":[{"family":"Jeremić","given":"Radun"},{"family":"Bajić","given":"Zoran"}],"issued":{"date-parts":[["2006"]]}}}],"schema":"https://github.com/citation-style-language/schema/raw/master/csl-citation.json"} </w:instrText>
            </w:r>
            <w:r w:rsidRPr="002670B8">
              <w:rPr>
                <w:sz w:val="20"/>
              </w:rPr>
              <w:fldChar w:fldCharType="separate"/>
            </w:r>
            <w:r w:rsidRPr="002670B8">
              <w:rPr>
                <w:rFonts w:ascii="Times New Roman" w:hAnsi="Times New Roman"/>
                <w:sz w:val="20"/>
              </w:rPr>
              <w:t>(Jeremić and Bajić, 2006)</w:t>
            </w:r>
            <w:r w:rsidRPr="002670B8">
              <w:rPr>
                <w:sz w:val="20"/>
              </w:rPr>
              <w:fldChar w:fldCharType="end"/>
            </w:r>
            <w:r w:rsidRPr="002670B8">
              <w:rPr>
                <w:rFonts w:ascii="Times New Roman" w:hAnsi="Times New Roman"/>
                <w:sz w:val="20"/>
              </w:rPr>
              <w:t>.</w:t>
            </w:r>
          </w:p>
        </w:tc>
        <w:tc>
          <w:tcPr>
            <w:tcW w:w="2168" w:type="dxa"/>
            <w:tcBorders>
              <w:top w:val="nil"/>
              <w:bottom w:val="nil"/>
            </w:tcBorders>
            <w:vAlign w:val="center"/>
          </w:tcPr>
          <w:p w14:paraId="43E216C5" w14:textId="77777777" w:rsidR="0017102A" w:rsidRPr="002670B8" w:rsidRDefault="0017102A" w:rsidP="0040191E">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2670B8">
              <w:rPr>
                <w:rFonts w:ascii="Times New Roman" w:hAnsi="Times New Roman"/>
                <w:sz w:val="20"/>
              </w:rPr>
              <w:t xml:space="preserve">Moderate structure damage may cause ceiling sections to fall and small objects to drop </w:t>
            </w:r>
            <w:r w:rsidRPr="002670B8">
              <w:rPr>
                <w:sz w:val="20"/>
              </w:rPr>
              <w:fldChar w:fldCharType="begin"/>
            </w:r>
            <w:r w:rsidRPr="002670B8">
              <w:rPr>
                <w:rFonts w:ascii="Times New Roman" w:hAnsi="Times New Roman"/>
                <w:sz w:val="20"/>
              </w:rPr>
              <w:instrText xml:space="preserve"> ADDIN ZOTERO_ITEM CSL_CITATION {"citationID":"RhIOB9xM","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rPr>
              <w:fldChar w:fldCharType="separate"/>
            </w:r>
            <w:r w:rsidRPr="002670B8">
              <w:rPr>
                <w:rFonts w:ascii="Times New Roman" w:hAnsi="Times New Roman"/>
                <w:sz w:val="20"/>
              </w:rPr>
              <w:t>(Crowl and Louvar, 2011)</w:t>
            </w:r>
            <w:r w:rsidRPr="002670B8">
              <w:rPr>
                <w:sz w:val="20"/>
              </w:rPr>
              <w:fldChar w:fldCharType="end"/>
            </w:r>
            <w:r w:rsidRPr="002670B8">
              <w:rPr>
                <w:rFonts w:ascii="Times New Roman" w:hAnsi="Times New Roman"/>
                <w:sz w:val="20"/>
              </w:rPr>
              <w:t>.</w:t>
            </w:r>
          </w:p>
        </w:tc>
        <w:tc>
          <w:tcPr>
            <w:tcW w:w="1946" w:type="dxa"/>
            <w:tcBorders>
              <w:top w:val="nil"/>
              <w:bottom w:val="nil"/>
            </w:tcBorders>
            <w:vAlign w:val="center"/>
          </w:tcPr>
          <w:p w14:paraId="53905384" w14:textId="77777777" w:rsidR="0017102A" w:rsidRPr="002670B8" w:rsidRDefault="0017102A" w:rsidP="0040191E">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2670B8">
              <w:rPr>
                <w:rFonts w:ascii="Times New Roman" w:hAnsi="Times New Roman"/>
                <w:color w:val="000000"/>
                <w:sz w:val="20"/>
              </w:rPr>
              <w:t>Combination of minor contusion and secondary injuries from fragments/debris.</w:t>
            </w:r>
          </w:p>
        </w:tc>
      </w:tr>
      <w:tr w:rsidR="0017102A" w:rsidRPr="002670B8" w14:paraId="6985C516" w14:textId="77777777" w:rsidTr="008E43B9">
        <w:trPr>
          <w:cnfStyle w:val="000000100000" w:firstRow="0" w:lastRow="0" w:firstColumn="0" w:lastColumn="0" w:oddVBand="0" w:evenVBand="0" w:oddHBand="1" w:evenHBand="0" w:firstRowFirstColumn="0" w:firstRowLastColumn="0" w:lastRowFirstColumn="0" w:lastRowLastColumn="0"/>
          <w:trHeight w:val="981"/>
          <w:jc w:val="center"/>
        </w:trPr>
        <w:tc>
          <w:tcPr>
            <w:cnfStyle w:val="001000000000" w:firstRow="0" w:lastRow="0" w:firstColumn="1" w:lastColumn="0" w:oddVBand="0" w:evenVBand="0" w:oddHBand="0" w:evenHBand="0" w:firstRowFirstColumn="0" w:firstRowLastColumn="0" w:lastRowFirstColumn="0" w:lastRowLastColumn="0"/>
            <w:tcW w:w="1069" w:type="dxa"/>
            <w:tcBorders>
              <w:top w:val="nil"/>
              <w:bottom w:val="nil"/>
            </w:tcBorders>
            <w:vAlign w:val="center"/>
          </w:tcPr>
          <w:p w14:paraId="636D11F6" w14:textId="50332DD3" w:rsidR="0017102A" w:rsidRPr="002670B8" w:rsidRDefault="00473BF9" w:rsidP="0040191E">
            <w:pPr>
              <w:rPr>
                <w:rFonts w:ascii="Times New Roman" w:hAnsi="Times New Roman"/>
                <w:b w:val="0"/>
                <w:bCs w:val="0"/>
                <w:sz w:val="20"/>
              </w:rPr>
            </w:pPr>
            <w:r>
              <w:rPr>
                <w:rFonts w:ascii="Times New Roman" w:hAnsi="Times New Roman"/>
                <w:b w:val="0"/>
                <w:bCs w:val="0"/>
                <w:sz w:val="20"/>
              </w:rPr>
              <w:t>RI</w:t>
            </w:r>
            <w:r w:rsidR="0017102A" w:rsidRPr="002670B8">
              <w:rPr>
                <w:rFonts w:ascii="Times New Roman" w:hAnsi="Times New Roman"/>
                <w:b w:val="0"/>
                <w:bCs w:val="0"/>
                <w:sz w:val="20"/>
              </w:rPr>
              <w:t>3 Serious Injury</w:t>
            </w:r>
          </w:p>
        </w:tc>
        <w:tc>
          <w:tcPr>
            <w:tcW w:w="916" w:type="dxa"/>
            <w:tcBorders>
              <w:top w:val="nil"/>
              <w:bottom w:val="nil"/>
            </w:tcBorders>
            <w:vAlign w:val="center"/>
          </w:tcPr>
          <w:p w14:paraId="6A56F3DD" w14:textId="77777777" w:rsidR="0017102A" w:rsidRPr="002670B8" w:rsidRDefault="0017102A" w:rsidP="0040191E">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2670B8">
              <w:rPr>
                <w:rFonts w:ascii="Times New Roman" w:hAnsi="Times New Roman"/>
                <w:sz w:val="20"/>
              </w:rPr>
              <w:t>30–50</w:t>
            </w:r>
          </w:p>
        </w:tc>
        <w:tc>
          <w:tcPr>
            <w:tcW w:w="2060" w:type="dxa"/>
            <w:tcBorders>
              <w:top w:val="nil"/>
              <w:bottom w:val="nil"/>
            </w:tcBorders>
            <w:vAlign w:val="center"/>
          </w:tcPr>
          <w:p w14:paraId="24D65BE6" w14:textId="77777777" w:rsidR="0017102A" w:rsidRPr="002670B8" w:rsidRDefault="0017102A" w:rsidP="0040191E">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2670B8">
              <w:rPr>
                <w:rFonts w:ascii="Times New Roman" w:hAnsi="Times New Roman"/>
                <w:sz w:val="20"/>
              </w:rPr>
              <w:t xml:space="preserve">Moderate contusion </w:t>
            </w:r>
            <w:r w:rsidRPr="002670B8">
              <w:rPr>
                <w:sz w:val="20"/>
              </w:rPr>
              <w:fldChar w:fldCharType="begin"/>
            </w:r>
            <w:r w:rsidRPr="002670B8">
              <w:rPr>
                <w:rFonts w:ascii="Times New Roman" w:hAnsi="Times New Roman"/>
                <w:sz w:val="20"/>
              </w:rPr>
              <w:instrText xml:space="preserve"> ADDIN ZOTERO_ITEM CSL_CITATION {"citationID":"AcVaA7XS","properties":{"formattedCitation":"(Wang et al., 2023)","plainCitation":"(Wang et al., 2023)","noteIndex":0},"citationItems":[{"id":9,"uris":["http://zotero.org/users/17560831/items/5V7LWFYT"],"itemData":{"id":9,"type":"article-journal","abstract":"Several catastrophic ammonium nitrate (AN) explosion accidents have been reported during the last decades. Previous studies have been mainly focused on investigating adverse effects caused by the AN explosion, while only a few systematically analyzed the consequences and impacts of AN explosions. This study collects data from three typical AN explosions (accidental explosion of the US fertilizer plant in 2013; an accidental explosion of China’s Tianjin port in 2015, and a recent explosion (2020) of the Beirut port in Lebanon). The consequences of accidental explosions were analyzed by mathematical equations that further provide scientific explanations for AN explosions. Based on the explosives’ properties on-site, these accidental explosions were caused by condensed phase explosives. Comparison with the conditions at the explosion site indicated that blast overpressure was the primary factor in the loss of life and damage to the building, while ground shock was a secondary factor. The severity of loss of life and building damage from explosions decreased with increasing distance. These distances could be calculated by the scaling law, which was replaced by the equivalent TNT mass of the explosive and the damage scale’s overpressure boundary value. In addition, mapping the damaged area on a map helped in the visual presentation of the consequence assessment. The long-term environmental and ecological impact due to the explosions was also an important issue that could not be ignored. Overall, this study establishes a simple and easy-to-use method to rapidly predict and assess the consequences of an explosion, and provides technical guidance for future emergency response to similar largescale accidents.","container-title":"Heliyon","DOI":"10.1016/j.heliyon.2023.e15616","ISSN":"2405-8440","issue":"5","language":"en","license":"https://www.elsevier.com/tdm/userlicense/1.0/","page":"e15616","publisher":"Elsevier BV","source":"Crossref","title":"A practical method for predicting and analyzing the consequences of ammonium nitrate explosion accidents adjacent to densely populated areas","URL":"https://linkinghub.elsevier.com/retrieve/pii/S2405844023028232","volume":"9","author":[{"family":"Wang","given":"Qiang"},{"family":"Zhang","given":"Lei"},{"family":"Wang","given":"Lili"},{"family":"Bu","given":"Lijuan"}],"accessed":{"date-parts":[["2025",7,13]]},"issued":{"date-parts":[["2023",5]]}}}],"schema":"https://github.com/citation-style-language/schema/raw/master/csl-citation.json"} </w:instrText>
            </w:r>
            <w:r w:rsidRPr="002670B8">
              <w:rPr>
                <w:sz w:val="20"/>
              </w:rPr>
              <w:fldChar w:fldCharType="separate"/>
            </w:r>
            <w:r w:rsidRPr="002670B8">
              <w:rPr>
                <w:rFonts w:ascii="Times New Roman" w:hAnsi="Times New Roman"/>
                <w:sz w:val="20"/>
              </w:rPr>
              <w:t>(Wang et al., 2023)</w:t>
            </w:r>
            <w:r w:rsidRPr="002670B8">
              <w:rPr>
                <w:sz w:val="20"/>
              </w:rPr>
              <w:fldChar w:fldCharType="end"/>
            </w:r>
            <w:r w:rsidRPr="002670B8">
              <w:rPr>
                <w:rFonts w:ascii="Times New Roman" w:hAnsi="Times New Roman"/>
                <w:sz w:val="20"/>
              </w:rPr>
              <w:t xml:space="preserve">; eardrum rupture probability 50% around 110 kPa </w:t>
            </w:r>
            <w:r w:rsidRPr="002670B8">
              <w:rPr>
                <w:sz w:val="20"/>
              </w:rPr>
              <w:fldChar w:fldCharType="begin"/>
            </w:r>
            <w:r w:rsidRPr="002670B8">
              <w:rPr>
                <w:rFonts w:ascii="Times New Roman" w:hAnsi="Times New Roman"/>
                <w:sz w:val="20"/>
              </w:rPr>
              <w:instrText xml:space="preserve"> ADDIN ZOTERO_ITEM CSL_CITATION {"citationID":"7HnPjI09","properties":{"formattedCitation":"(Jeremi\\uc0\\u263{} and Baji\\uc0\\u263{}, 2006)","plainCitation":"(Jeremić and Bajić, 2006)","noteIndex":0},"citationItems":[{"id":108,"uris":["http://zotero.org/users/17560831/items/TFFB2BRM"],"itemData":{"id":108,"type":"article-journal","abstract":"Effective explosive weight (EEW) is one of the basic parameters for estimating the pyrotechnic safety in manufacturing, storing and manipulation processes with explosive ordnance. For its resolving the values of TNT equivalents for explosives which are in the explosive ordnance must be known. Since there are many approaches to this problem, a unique TNT equivalent based on detonation parameters obtained from thermo-chemical calculations are proposed in this paper. Methods are confirmed comparing the obtained results with the results available in references and also experimentally.","container-title":"Scientific-Technical Review","issue":"1","language":"en","page":"58 – 62","source":"Zotero","title":"An approach to determining the TNT equivalent of high explosives","volume":"LV","author":[{"family":"Jeremić","given":"Radun"},{"family":"Bajić","given":"Zoran"}],"issued":{"date-parts":[["2006"]]}}}],"schema":"https://github.com/citation-style-language/schema/raw/master/csl-citation.json"} </w:instrText>
            </w:r>
            <w:r w:rsidRPr="002670B8">
              <w:rPr>
                <w:sz w:val="20"/>
              </w:rPr>
              <w:fldChar w:fldCharType="separate"/>
            </w:r>
            <w:r w:rsidRPr="002670B8">
              <w:rPr>
                <w:rFonts w:ascii="Times New Roman" w:hAnsi="Times New Roman"/>
                <w:sz w:val="20"/>
              </w:rPr>
              <w:t>(Jeremić and Bajić, 2006)</w:t>
            </w:r>
            <w:r w:rsidRPr="002670B8">
              <w:rPr>
                <w:sz w:val="20"/>
              </w:rPr>
              <w:fldChar w:fldCharType="end"/>
            </w:r>
            <w:r w:rsidRPr="002670B8">
              <w:rPr>
                <w:rFonts w:ascii="Times New Roman" w:hAnsi="Times New Roman"/>
                <w:sz w:val="20"/>
              </w:rPr>
              <w:t>.</w:t>
            </w:r>
          </w:p>
        </w:tc>
        <w:tc>
          <w:tcPr>
            <w:tcW w:w="2168" w:type="dxa"/>
            <w:tcBorders>
              <w:top w:val="nil"/>
              <w:bottom w:val="nil"/>
            </w:tcBorders>
            <w:vAlign w:val="center"/>
          </w:tcPr>
          <w:p w14:paraId="4E904EA3" w14:textId="77777777" w:rsidR="0017102A" w:rsidRPr="002670B8" w:rsidRDefault="0017102A" w:rsidP="0040191E">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2670B8">
              <w:rPr>
                <w:rFonts w:ascii="Times New Roman" w:hAnsi="Times New Roman"/>
                <w:sz w:val="20"/>
              </w:rPr>
              <w:t xml:space="preserve">Wider structural damage creates flying debris </w:t>
            </w:r>
            <w:r w:rsidRPr="002670B8">
              <w:rPr>
                <w:sz w:val="20"/>
              </w:rPr>
              <w:fldChar w:fldCharType="begin"/>
            </w:r>
            <w:r w:rsidRPr="002670B8">
              <w:rPr>
                <w:rFonts w:ascii="Times New Roman" w:hAnsi="Times New Roman"/>
                <w:sz w:val="20"/>
              </w:rPr>
              <w:instrText xml:space="preserve"> ADDIN ZOTERO_ITEM CSL_CITATION {"citationID":"wfD9K281","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rPr>
              <w:fldChar w:fldCharType="separate"/>
            </w:r>
            <w:r w:rsidRPr="002670B8">
              <w:rPr>
                <w:rFonts w:ascii="Times New Roman" w:hAnsi="Times New Roman"/>
                <w:sz w:val="20"/>
              </w:rPr>
              <w:t>(Crowl and Louvar, 2011)</w:t>
            </w:r>
            <w:r w:rsidRPr="002670B8">
              <w:rPr>
                <w:sz w:val="20"/>
              </w:rPr>
              <w:fldChar w:fldCharType="end"/>
            </w:r>
            <w:r w:rsidRPr="002670B8">
              <w:rPr>
                <w:rFonts w:ascii="Times New Roman" w:hAnsi="Times New Roman"/>
                <w:sz w:val="20"/>
              </w:rPr>
              <w:t>, which can cause fractures.</w:t>
            </w:r>
          </w:p>
        </w:tc>
        <w:tc>
          <w:tcPr>
            <w:tcW w:w="1946" w:type="dxa"/>
            <w:tcBorders>
              <w:top w:val="nil"/>
              <w:bottom w:val="nil"/>
            </w:tcBorders>
            <w:vAlign w:val="center"/>
          </w:tcPr>
          <w:p w14:paraId="11259304" w14:textId="77777777" w:rsidR="0017102A" w:rsidRPr="002670B8" w:rsidRDefault="0017102A" w:rsidP="0040191E">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2670B8">
              <w:rPr>
                <w:rFonts w:ascii="Times New Roman" w:hAnsi="Times New Roman"/>
                <w:color w:val="000000"/>
                <w:sz w:val="20"/>
              </w:rPr>
              <w:t>Injury severity rises due to the combined effects of the blast wave and flying debris.</w:t>
            </w:r>
          </w:p>
        </w:tc>
      </w:tr>
      <w:tr w:rsidR="0017102A" w:rsidRPr="002670B8" w14:paraId="468F47C0" w14:textId="77777777" w:rsidTr="008E43B9">
        <w:trPr>
          <w:trHeight w:val="2431"/>
          <w:jc w:val="center"/>
        </w:trPr>
        <w:tc>
          <w:tcPr>
            <w:cnfStyle w:val="001000000000" w:firstRow="0" w:lastRow="0" w:firstColumn="1" w:lastColumn="0" w:oddVBand="0" w:evenVBand="0" w:oddHBand="0" w:evenHBand="0" w:firstRowFirstColumn="0" w:firstRowLastColumn="0" w:lastRowFirstColumn="0" w:lastRowLastColumn="0"/>
            <w:tcW w:w="1069" w:type="dxa"/>
            <w:tcBorders>
              <w:top w:val="nil"/>
              <w:bottom w:val="nil"/>
            </w:tcBorders>
            <w:vAlign w:val="center"/>
          </w:tcPr>
          <w:p w14:paraId="4BE6C584" w14:textId="22C6AB17" w:rsidR="0017102A" w:rsidRPr="002670B8" w:rsidRDefault="00473BF9" w:rsidP="0040191E">
            <w:pPr>
              <w:rPr>
                <w:rFonts w:ascii="Times New Roman" w:hAnsi="Times New Roman"/>
                <w:b w:val="0"/>
                <w:bCs w:val="0"/>
                <w:sz w:val="20"/>
              </w:rPr>
            </w:pPr>
            <w:r>
              <w:rPr>
                <w:rFonts w:ascii="Times New Roman" w:hAnsi="Times New Roman"/>
                <w:b w:val="0"/>
                <w:bCs w:val="0"/>
                <w:sz w:val="20"/>
              </w:rPr>
              <w:t>RI</w:t>
            </w:r>
            <w:r w:rsidR="0017102A" w:rsidRPr="002670B8">
              <w:rPr>
                <w:rFonts w:ascii="Times New Roman" w:hAnsi="Times New Roman"/>
                <w:b w:val="0"/>
                <w:bCs w:val="0"/>
                <w:sz w:val="20"/>
              </w:rPr>
              <w:t>4 Severe Injury</w:t>
            </w:r>
          </w:p>
        </w:tc>
        <w:tc>
          <w:tcPr>
            <w:tcW w:w="916" w:type="dxa"/>
            <w:tcBorders>
              <w:top w:val="nil"/>
              <w:bottom w:val="nil"/>
            </w:tcBorders>
            <w:vAlign w:val="center"/>
          </w:tcPr>
          <w:p w14:paraId="6F3441B3" w14:textId="77777777" w:rsidR="0017102A" w:rsidRPr="002670B8" w:rsidRDefault="0017102A" w:rsidP="0040191E">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2670B8">
              <w:rPr>
                <w:rFonts w:ascii="Times New Roman" w:hAnsi="Times New Roman"/>
                <w:sz w:val="20"/>
              </w:rPr>
              <w:t>50–100</w:t>
            </w:r>
          </w:p>
        </w:tc>
        <w:tc>
          <w:tcPr>
            <w:tcW w:w="2060" w:type="dxa"/>
            <w:tcBorders>
              <w:top w:val="nil"/>
              <w:bottom w:val="nil"/>
            </w:tcBorders>
            <w:vAlign w:val="center"/>
          </w:tcPr>
          <w:p w14:paraId="42C96DAF" w14:textId="77777777" w:rsidR="0017102A" w:rsidRPr="002670B8" w:rsidRDefault="0017102A" w:rsidP="0040191E">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2670B8">
              <w:rPr>
                <w:rFonts w:ascii="Times New Roman" w:hAnsi="Times New Roman"/>
                <w:sz w:val="20"/>
              </w:rPr>
              <w:t xml:space="preserve">Serious internal contusions and possibly fatal </w:t>
            </w:r>
            <w:r w:rsidRPr="002670B8">
              <w:rPr>
                <w:sz w:val="20"/>
              </w:rPr>
              <w:fldChar w:fldCharType="begin"/>
            </w:r>
            <w:r w:rsidRPr="002670B8">
              <w:rPr>
                <w:rFonts w:ascii="Times New Roman" w:hAnsi="Times New Roman"/>
                <w:sz w:val="20"/>
              </w:rPr>
              <w:instrText xml:space="preserve"> ADDIN ZOTERO_ITEM CSL_CITATION {"citationID":"fAwdoyr7","properties":{"formattedCitation":"(Wang et al., 2023)","plainCitation":"(Wang et al., 2023)","noteIndex":0},"citationItems":[{"id":9,"uris":["http://zotero.org/users/17560831/items/5V7LWFYT"],"itemData":{"id":9,"type":"article-journal","abstract":"Several catastrophic ammonium nitrate (AN) explosion accidents have been reported during the last decades. Previous studies have been mainly focused on investigating adverse effects caused by the AN explosion, while only a few systematically analyzed the consequences and impacts of AN explosions. This study collects data from three typical AN explosions (accidental explosion of the US fertilizer plant in 2013; an accidental explosion of China’s Tianjin port in 2015, and a recent explosion (2020) of the Beirut port in Lebanon). The consequences of accidental explosions were analyzed by mathematical equations that further provide scientific explanations for AN explosions. Based on the explosives’ properties on-site, these accidental explosions were caused by condensed phase explosives. Comparison with the conditions at the explosion site indicated that blast overpressure was the primary factor in the loss of life and damage to the building, while ground shock was a secondary factor. The severity of loss of life and building damage from explosions decreased with increasing distance. These distances could be calculated by the scaling law, which was replaced by the equivalent TNT mass of the explosive and the damage scale’s overpressure boundary value. In addition, mapping the damaged area on a map helped in the visual presentation of the consequence assessment. The long-term environmental and ecological impact due to the explosions was also an important issue that could not be ignored. Overall, this study establishes a simple and easy-to-use method to rapidly predict and assess the consequences of an explosion, and provides technical guidance for future emergency response to similar largescale accidents.","container-title":"Heliyon","DOI":"10.1016/j.heliyon.2023.e15616","ISSN":"2405-8440","issue":"5","language":"en","license":"https://www.elsevier.com/tdm/userlicense/1.0/","page":"e15616","publisher":"Elsevier BV","source":"Crossref","title":"A practical method for predicting and analyzing the consequences of ammonium nitrate explosion accidents adjacent to densely populated areas","URL":"https://linkinghub.elsevier.com/retrieve/pii/S2405844023028232","volume":"9","author":[{"family":"Wang","given":"Qiang"},{"family":"Zhang","given":"Lei"},{"family":"Wang","given":"Lili"},{"family":"Bu","given":"Lijuan"}],"accessed":{"date-parts":[["2025",7,13]]},"issued":{"date-parts":[["2023",5]]}}}],"schema":"https://github.com/citation-style-language/schema/raw/master/csl-citation.json"} </w:instrText>
            </w:r>
            <w:r w:rsidRPr="002670B8">
              <w:rPr>
                <w:sz w:val="20"/>
              </w:rPr>
              <w:fldChar w:fldCharType="separate"/>
            </w:r>
            <w:r w:rsidRPr="002670B8">
              <w:rPr>
                <w:rFonts w:ascii="Times New Roman" w:hAnsi="Times New Roman"/>
                <w:sz w:val="20"/>
              </w:rPr>
              <w:t>(Wang et al., 2023)</w:t>
            </w:r>
            <w:r w:rsidRPr="002670B8">
              <w:rPr>
                <w:sz w:val="20"/>
              </w:rPr>
              <w:fldChar w:fldCharType="end"/>
            </w:r>
            <w:r w:rsidRPr="002670B8">
              <w:rPr>
                <w:rFonts w:ascii="Times New Roman" w:hAnsi="Times New Roman"/>
                <w:sz w:val="20"/>
              </w:rPr>
              <w:t xml:space="preserve">; risk of blast-lung depends on positive-phase duration with overpressure 70 kPa at 50 ms or 140–200 kPa at 3 ms </w:t>
            </w:r>
            <w:r w:rsidRPr="002670B8">
              <w:rPr>
                <w:sz w:val="20"/>
              </w:rPr>
              <w:fldChar w:fldCharType="begin"/>
            </w:r>
            <w:r w:rsidRPr="002670B8">
              <w:rPr>
                <w:rFonts w:ascii="Times New Roman" w:hAnsi="Times New Roman"/>
                <w:sz w:val="20"/>
              </w:rPr>
              <w:instrText xml:space="preserve"> ADDIN ZOTERO_ITEM CSL_CITATION {"citationID":"HMjPLH4x","properties":{"formattedCitation":"(Jeremi\\uc0\\u263{} and Baji\\uc0\\u263{}, 2006)","plainCitation":"(Jeremić and Bajić, 2006)","noteIndex":0},"citationItems":[{"id":108,"uris":["http://zotero.org/users/17560831/items/TFFB2BRM"],"itemData":{"id":108,"type":"article-journal","abstract":"Effective explosive weight (EEW) is one of the basic parameters for estimating the pyrotechnic safety in manufacturing, storing and manipulation processes with explosive ordnance. For its resolving the values of TNT equivalents for explosives which are in the explosive ordnance must be known. Since there are many approaches to this problem, a unique TNT equivalent based on detonation parameters obtained from thermo-chemical calculations are proposed in this paper. Methods are confirmed comparing the obtained results with the results available in references and also experimentally.","container-title":"Scientific-Technical Review","issue":"1","language":"en","page":"58 – 62","source":"Zotero","title":"An approach to determining the TNT equivalent of high explosives","volume":"LV","author":[{"family":"Jeremić","given":"Radun"},{"family":"Bajić","given":"Zoran"}],"issued":{"date-parts":[["2006"]]}}}],"schema":"https://github.com/citation-style-language/schema/raw/master/csl-citation.json"} </w:instrText>
            </w:r>
            <w:r w:rsidRPr="002670B8">
              <w:rPr>
                <w:sz w:val="20"/>
              </w:rPr>
              <w:fldChar w:fldCharType="separate"/>
            </w:r>
            <w:r w:rsidRPr="002670B8">
              <w:rPr>
                <w:rFonts w:ascii="Times New Roman" w:hAnsi="Times New Roman"/>
                <w:sz w:val="20"/>
              </w:rPr>
              <w:t>(Jeremić and Bajić, 2006)</w:t>
            </w:r>
            <w:r w:rsidRPr="002670B8">
              <w:rPr>
                <w:sz w:val="20"/>
              </w:rPr>
              <w:fldChar w:fldCharType="end"/>
            </w:r>
            <w:r w:rsidRPr="002670B8">
              <w:rPr>
                <w:rFonts w:ascii="Times New Roman" w:hAnsi="Times New Roman"/>
                <w:sz w:val="20"/>
              </w:rPr>
              <w:t>.</w:t>
            </w:r>
          </w:p>
        </w:tc>
        <w:tc>
          <w:tcPr>
            <w:tcW w:w="2168" w:type="dxa"/>
            <w:tcBorders>
              <w:top w:val="nil"/>
              <w:bottom w:val="nil"/>
            </w:tcBorders>
            <w:vAlign w:val="center"/>
          </w:tcPr>
          <w:p w14:paraId="44819D94" w14:textId="77777777" w:rsidR="0017102A" w:rsidRPr="002670B8" w:rsidRDefault="0017102A" w:rsidP="0040191E">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2670B8">
              <w:rPr>
                <w:rFonts w:ascii="Times New Roman" w:hAnsi="Times New Roman"/>
                <w:sz w:val="20"/>
              </w:rPr>
              <w:t xml:space="preserve">Many buildings heavily damaged; some may be totally destroyed </w:t>
            </w:r>
            <w:r w:rsidRPr="002670B8">
              <w:rPr>
                <w:sz w:val="20"/>
              </w:rPr>
              <w:fldChar w:fldCharType="begin"/>
            </w:r>
            <w:r w:rsidRPr="002670B8">
              <w:rPr>
                <w:rFonts w:ascii="Times New Roman" w:hAnsi="Times New Roman"/>
                <w:sz w:val="20"/>
              </w:rPr>
              <w:instrText xml:space="preserve"> ADDIN ZOTERO_ITEM CSL_CITATION {"citationID":"Ev3cSi6n","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rPr>
              <w:fldChar w:fldCharType="separate"/>
            </w:r>
            <w:r w:rsidRPr="002670B8">
              <w:rPr>
                <w:rFonts w:ascii="Times New Roman" w:hAnsi="Times New Roman"/>
                <w:sz w:val="20"/>
              </w:rPr>
              <w:t>(Crowl and Louvar, 2011)</w:t>
            </w:r>
            <w:r w:rsidRPr="002670B8">
              <w:rPr>
                <w:sz w:val="20"/>
              </w:rPr>
              <w:fldChar w:fldCharType="end"/>
            </w:r>
            <w:r w:rsidRPr="002670B8">
              <w:rPr>
                <w:rFonts w:ascii="Times New Roman" w:hAnsi="Times New Roman"/>
                <w:sz w:val="20"/>
              </w:rPr>
              <w:t>, creating entrapment under rubble.</w:t>
            </w:r>
          </w:p>
        </w:tc>
        <w:tc>
          <w:tcPr>
            <w:tcW w:w="1946" w:type="dxa"/>
            <w:tcBorders>
              <w:top w:val="nil"/>
              <w:bottom w:val="nil"/>
            </w:tcBorders>
            <w:vAlign w:val="center"/>
          </w:tcPr>
          <w:p w14:paraId="3B8709C9" w14:textId="77777777" w:rsidR="0017102A" w:rsidRPr="002670B8" w:rsidRDefault="0017102A" w:rsidP="0040191E">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2670B8">
              <w:rPr>
                <w:rFonts w:ascii="Times New Roman" w:hAnsi="Times New Roman"/>
                <w:color w:val="000000"/>
                <w:sz w:val="20"/>
              </w:rPr>
              <w:t>Concurrence of internal injuries and entrapment is potentially fatal.</w:t>
            </w:r>
          </w:p>
        </w:tc>
      </w:tr>
      <w:tr w:rsidR="0017102A" w:rsidRPr="002670B8" w14:paraId="1A82E38E" w14:textId="77777777" w:rsidTr="008E43B9">
        <w:trPr>
          <w:cnfStyle w:val="000000100000" w:firstRow="0" w:lastRow="0" w:firstColumn="0" w:lastColumn="0" w:oddVBand="0" w:evenVBand="0" w:oddHBand="1" w:evenHBand="0" w:firstRowFirstColumn="0" w:firstRowLastColumn="0" w:lastRowFirstColumn="0" w:lastRowLastColumn="0"/>
          <w:trHeight w:val="968"/>
          <w:jc w:val="center"/>
        </w:trPr>
        <w:tc>
          <w:tcPr>
            <w:cnfStyle w:val="001000000000" w:firstRow="0" w:lastRow="0" w:firstColumn="1" w:lastColumn="0" w:oddVBand="0" w:evenVBand="0" w:oddHBand="0" w:evenHBand="0" w:firstRowFirstColumn="0" w:firstRowLastColumn="0" w:lastRowFirstColumn="0" w:lastRowLastColumn="0"/>
            <w:tcW w:w="1069" w:type="dxa"/>
            <w:tcBorders>
              <w:top w:val="nil"/>
            </w:tcBorders>
            <w:vAlign w:val="center"/>
          </w:tcPr>
          <w:p w14:paraId="01C06187" w14:textId="1C3014AB" w:rsidR="0017102A" w:rsidRPr="002670B8" w:rsidRDefault="00473BF9" w:rsidP="0040191E">
            <w:pPr>
              <w:rPr>
                <w:rFonts w:ascii="Times New Roman" w:hAnsi="Times New Roman"/>
                <w:b w:val="0"/>
                <w:bCs w:val="0"/>
                <w:sz w:val="20"/>
              </w:rPr>
            </w:pPr>
            <w:r>
              <w:rPr>
                <w:rFonts w:ascii="Times New Roman" w:hAnsi="Times New Roman"/>
                <w:b w:val="0"/>
                <w:bCs w:val="0"/>
                <w:sz w:val="20"/>
              </w:rPr>
              <w:t>RI</w:t>
            </w:r>
            <w:r w:rsidR="0017102A" w:rsidRPr="002670B8">
              <w:rPr>
                <w:rFonts w:ascii="Times New Roman" w:hAnsi="Times New Roman"/>
                <w:b w:val="0"/>
                <w:bCs w:val="0"/>
                <w:sz w:val="20"/>
              </w:rPr>
              <w:t>5 Fatality</w:t>
            </w:r>
          </w:p>
        </w:tc>
        <w:tc>
          <w:tcPr>
            <w:tcW w:w="916" w:type="dxa"/>
            <w:tcBorders>
              <w:top w:val="nil"/>
            </w:tcBorders>
            <w:vAlign w:val="center"/>
          </w:tcPr>
          <w:p w14:paraId="4C6A242D" w14:textId="77777777" w:rsidR="0017102A" w:rsidRPr="002670B8" w:rsidRDefault="0017102A" w:rsidP="0040191E">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2670B8">
              <w:rPr>
                <w:rFonts w:ascii="Times New Roman" w:hAnsi="Times New Roman"/>
                <w:sz w:val="20"/>
              </w:rPr>
              <w:t>&gt;100</w:t>
            </w:r>
          </w:p>
        </w:tc>
        <w:tc>
          <w:tcPr>
            <w:tcW w:w="2060" w:type="dxa"/>
            <w:tcBorders>
              <w:top w:val="nil"/>
            </w:tcBorders>
            <w:vAlign w:val="center"/>
          </w:tcPr>
          <w:p w14:paraId="1EFAABAB" w14:textId="681C814F" w:rsidR="0017102A" w:rsidRPr="002670B8" w:rsidRDefault="0017102A" w:rsidP="0040191E">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2670B8">
              <w:rPr>
                <w:rFonts w:ascii="Times New Roman" w:hAnsi="Times New Roman"/>
                <w:sz w:val="20"/>
              </w:rPr>
              <w:t xml:space="preserve">High mortality for unprotected persons, but thresholds depend on positive-phase duration: 1% lethality 190 kPa at 50 ms or 400–500 kPa at 3 ms </w:t>
            </w:r>
            <w:r w:rsidRPr="002670B8">
              <w:rPr>
                <w:sz w:val="20"/>
              </w:rPr>
              <w:fldChar w:fldCharType="begin"/>
            </w:r>
            <w:r w:rsidRPr="002670B8">
              <w:rPr>
                <w:rFonts w:ascii="Times New Roman" w:hAnsi="Times New Roman"/>
                <w:sz w:val="20"/>
              </w:rPr>
              <w:instrText xml:space="preserve"> ADDIN ZOTERO_ITEM CSL_CITATION {"citationID":"4gRWTUC8","properties":{"formattedCitation":"(Jeremi\\uc0\\u263{} and Baji\\uc0\\u263{}, 2006)","plainCitation":"(Jeremić and Bajić, 2006)","noteIndex":0},"citationItems":[{"id":108,"uris":["http://zotero.org/users/17560831/items/TFFB2BRM"],"itemData":{"id":108,"type":"article-journal","abstract":"Effective explosive weight (EEW) is one of the basic parameters for estimating the pyrotechnic safety in manufacturing, storing and manipulation processes with explosive ordnance. For its resolving the values of TNT equivalents for explosives which are in the explosive ordnance must be known. Since there are many approaches to this problem, a unique TNT equivalent based on detonation parameters obtained from thermo-chemical calculations are proposed in this paper. Methods are confirmed comparing the obtained results with the results available in references and also experimentally.","container-title":"Scientific-Technical Review","issue":"1","language":"en","page":"58 – 62","source":"Zotero","title":"An approach to determining the TNT equivalent of high explosives","volume":"LV","author":[{"family":"Jeremić","given":"Radun"},{"family":"Bajić","given":"Zoran"}],"issued":{"date-parts":[["2006"]]}}}],"schema":"https://github.com/citation-style-language/schema/raw/master/csl-citation.json"} </w:instrText>
            </w:r>
            <w:r w:rsidRPr="002670B8">
              <w:rPr>
                <w:sz w:val="20"/>
              </w:rPr>
              <w:fldChar w:fldCharType="separate"/>
            </w:r>
            <w:r w:rsidRPr="002670B8">
              <w:rPr>
                <w:rFonts w:ascii="Times New Roman" w:hAnsi="Times New Roman"/>
                <w:sz w:val="20"/>
              </w:rPr>
              <w:t>(Jeremić and Bajić, 2006)</w:t>
            </w:r>
            <w:r w:rsidRPr="002670B8">
              <w:rPr>
                <w:sz w:val="20"/>
              </w:rPr>
              <w:fldChar w:fldCharType="end"/>
            </w:r>
            <w:r w:rsidRPr="002670B8">
              <w:rPr>
                <w:rFonts w:ascii="Times New Roman" w:hAnsi="Times New Roman"/>
                <w:sz w:val="20"/>
              </w:rPr>
              <w:t>.</w:t>
            </w:r>
          </w:p>
        </w:tc>
        <w:tc>
          <w:tcPr>
            <w:tcW w:w="2168" w:type="dxa"/>
            <w:tcBorders>
              <w:top w:val="nil"/>
            </w:tcBorders>
            <w:vAlign w:val="center"/>
          </w:tcPr>
          <w:p w14:paraId="11987705" w14:textId="3E229273" w:rsidR="0017102A" w:rsidRPr="002670B8" w:rsidRDefault="0017102A" w:rsidP="0040191E">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2670B8">
              <w:rPr>
                <w:rFonts w:ascii="Times New Roman" w:hAnsi="Times New Roman"/>
                <w:sz w:val="20"/>
              </w:rPr>
              <w:t>Total building collapse; large debris moving rapidly </w:t>
            </w:r>
            <w:r w:rsidRPr="002670B8">
              <w:rPr>
                <w:sz w:val="20"/>
              </w:rPr>
              <w:fldChar w:fldCharType="begin"/>
            </w:r>
            <w:r w:rsidRPr="002670B8">
              <w:rPr>
                <w:rFonts w:ascii="Times New Roman" w:hAnsi="Times New Roman"/>
                <w:sz w:val="20"/>
              </w:rPr>
              <w:instrText xml:space="preserve"> ADDIN ZOTERO_ITEM CSL_CITATION {"citationID":"SS2S9A4c","properties":{"formattedCitation":"(Crowl and Louvar, 2011)","plainCitation":"(Crowl and Louvar, 2011)","noteIndex":0},"citationItems":[{"id":54,"uris":["http://zotero.org/users/17560831/items/7V25B5ND"],"itemData":{"id":54,"type":"book","call-number":"TP155.5 .C76 2011","collection-title":"Prentice Hall international series in the physical and chemical engineering sciences","edition":"3rd ed","ISBN":"978-0-13-138226-8","language":"en","number-of-pages":"723","publisher":"Prentice Hall","publisher-place":"Upper Saddle River, NJ","source":"Library of Congress ISBN","title":"Chemical process safety: fundamentals with applications","title-short":"Chemical process safety","author":[{"family":"Crowl","given":"Daniel A."},{"family":"Louvar","given":"Joseph F."}],"issued":{"date-parts":[["2011"]]}}}],"schema":"https://github.com/citation-style-language/schema/raw/master/csl-citation.json"} </w:instrText>
            </w:r>
            <w:r w:rsidRPr="002670B8">
              <w:rPr>
                <w:sz w:val="20"/>
              </w:rPr>
              <w:fldChar w:fldCharType="separate"/>
            </w:r>
            <w:r w:rsidRPr="002670B8">
              <w:rPr>
                <w:rFonts w:ascii="Times New Roman" w:hAnsi="Times New Roman"/>
                <w:sz w:val="20"/>
              </w:rPr>
              <w:t>(Crowl and Louvar, 2011)</w:t>
            </w:r>
            <w:r w:rsidRPr="002670B8">
              <w:rPr>
                <w:sz w:val="20"/>
              </w:rPr>
              <w:fldChar w:fldCharType="end"/>
            </w:r>
            <w:r w:rsidRPr="002670B8">
              <w:rPr>
                <w:rFonts w:ascii="Times New Roman" w:hAnsi="Times New Roman"/>
                <w:sz w:val="20"/>
              </w:rPr>
              <w:t>.</w:t>
            </w:r>
          </w:p>
        </w:tc>
        <w:tc>
          <w:tcPr>
            <w:tcW w:w="1946" w:type="dxa"/>
            <w:tcBorders>
              <w:top w:val="nil"/>
            </w:tcBorders>
            <w:vAlign w:val="center"/>
          </w:tcPr>
          <w:p w14:paraId="211AC1A0" w14:textId="449AF50C" w:rsidR="0017102A" w:rsidRPr="002670B8" w:rsidRDefault="0017102A" w:rsidP="0040191E">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2670B8">
              <w:rPr>
                <w:rFonts w:ascii="Times New Roman" w:hAnsi="Times New Roman"/>
                <w:color w:val="000000"/>
                <w:sz w:val="20"/>
              </w:rPr>
              <w:t>Fatality risk escalates where both overpressure and duration exceed thresholds.</w:t>
            </w:r>
          </w:p>
        </w:tc>
      </w:tr>
    </w:tbl>
    <w:p w14:paraId="595D0CBD" w14:textId="77777777" w:rsidR="0017102A" w:rsidRDefault="0017102A" w:rsidP="00B96CA8">
      <w:pPr>
        <w:jc w:val="both"/>
      </w:pPr>
    </w:p>
    <w:p w14:paraId="272D3DF4" w14:textId="77777777" w:rsidR="006F4FCB" w:rsidRDefault="006F4FCB" w:rsidP="00B96CA8">
      <w:pPr>
        <w:jc w:val="both"/>
      </w:pPr>
    </w:p>
    <w:p w14:paraId="7BCA3975" w14:textId="77777777" w:rsidR="006F4FCB" w:rsidRDefault="006F4FCB" w:rsidP="00B96CA8">
      <w:pPr>
        <w:jc w:val="both"/>
      </w:pPr>
    </w:p>
    <w:p w14:paraId="027358B2" w14:textId="77777777" w:rsidR="006F4FCB" w:rsidRDefault="006F4FCB" w:rsidP="00B96CA8">
      <w:pPr>
        <w:jc w:val="both"/>
      </w:pPr>
    </w:p>
    <w:p w14:paraId="0B3CA4DF" w14:textId="77777777" w:rsidR="006F4FCB" w:rsidRDefault="006F4FCB" w:rsidP="00B96CA8">
      <w:pPr>
        <w:jc w:val="both"/>
      </w:pPr>
    </w:p>
    <w:p w14:paraId="46C5F9ED" w14:textId="77777777" w:rsidR="006F4FCB" w:rsidRDefault="006F4FCB" w:rsidP="00B96CA8">
      <w:pPr>
        <w:jc w:val="both"/>
      </w:pPr>
    </w:p>
    <w:p w14:paraId="2CDB7B95" w14:textId="77777777" w:rsidR="006F4FCB" w:rsidRDefault="006F4FCB" w:rsidP="00B96CA8">
      <w:pPr>
        <w:jc w:val="both"/>
      </w:pPr>
    </w:p>
    <w:p w14:paraId="34CA3EC9" w14:textId="77777777" w:rsidR="006F4FCB" w:rsidRDefault="006F4FCB" w:rsidP="00B96CA8">
      <w:pPr>
        <w:jc w:val="both"/>
      </w:pPr>
    </w:p>
    <w:p w14:paraId="5FCB885A" w14:textId="77777777" w:rsidR="006F4FCB" w:rsidRDefault="006F4FCB" w:rsidP="00B96CA8">
      <w:pPr>
        <w:jc w:val="both"/>
      </w:pPr>
    </w:p>
    <w:p w14:paraId="4E842140" w14:textId="77777777" w:rsidR="006F4FCB" w:rsidRDefault="006F4FCB" w:rsidP="00B96CA8">
      <w:pPr>
        <w:jc w:val="both"/>
      </w:pPr>
    </w:p>
    <w:p w14:paraId="1AEC9971" w14:textId="77777777" w:rsidR="006F4FCB" w:rsidRDefault="006F4FCB" w:rsidP="00B96CA8">
      <w:pPr>
        <w:jc w:val="both"/>
      </w:pPr>
    </w:p>
    <w:p w14:paraId="52314D25" w14:textId="77777777" w:rsidR="006F4FCB" w:rsidRDefault="006F4FCB" w:rsidP="00B96CA8">
      <w:pPr>
        <w:jc w:val="both"/>
      </w:pPr>
    </w:p>
    <w:p w14:paraId="1032B7BA" w14:textId="77777777" w:rsidR="006F4FCB" w:rsidRDefault="006F4FCB" w:rsidP="00B96CA8">
      <w:pPr>
        <w:jc w:val="both"/>
      </w:pPr>
    </w:p>
    <w:p w14:paraId="31FD8359" w14:textId="77777777" w:rsidR="006F4FCB" w:rsidRDefault="006F4FCB" w:rsidP="00B96CA8">
      <w:pPr>
        <w:jc w:val="both"/>
      </w:pPr>
    </w:p>
    <w:p w14:paraId="176EA542" w14:textId="5539B869" w:rsidR="00F877FA" w:rsidRPr="00FD6558" w:rsidRDefault="006F4FCB" w:rsidP="00F877FA">
      <w:pPr>
        <w:spacing w:after="200"/>
        <w:jc w:val="center"/>
        <w:rPr>
          <w:iCs/>
          <w:color w:val="000000"/>
          <w:sz w:val="20"/>
          <w:szCs w:val="20"/>
        </w:rPr>
      </w:pPr>
      <w:r w:rsidRPr="00FD6558">
        <w:rPr>
          <w:sz w:val="20"/>
          <w:szCs w:val="20"/>
        </w:rPr>
        <w:lastRenderedPageBreak/>
        <w:t>Supplementary Table S</w:t>
      </w:r>
      <w:r w:rsidRPr="00FD6558">
        <w:rPr>
          <w:sz w:val="20"/>
          <w:szCs w:val="20"/>
        </w:rPr>
        <w:fldChar w:fldCharType="begin"/>
      </w:r>
      <w:r w:rsidRPr="00FD6558">
        <w:rPr>
          <w:sz w:val="20"/>
          <w:szCs w:val="20"/>
        </w:rPr>
        <w:instrText xml:space="preserve"> SEQ Table_S \* ARABIC </w:instrText>
      </w:r>
      <w:r w:rsidRPr="00FD6558">
        <w:rPr>
          <w:sz w:val="20"/>
          <w:szCs w:val="20"/>
        </w:rPr>
        <w:fldChar w:fldCharType="separate"/>
      </w:r>
      <w:r w:rsidRPr="00FD6558">
        <w:rPr>
          <w:noProof/>
          <w:sz w:val="20"/>
          <w:szCs w:val="20"/>
        </w:rPr>
        <w:t>3</w:t>
      </w:r>
      <w:r w:rsidRPr="00FD6558">
        <w:rPr>
          <w:sz w:val="20"/>
          <w:szCs w:val="20"/>
        </w:rPr>
        <w:fldChar w:fldCharType="end"/>
      </w:r>
      <w:r w:rsidRPr="00FD6558">
        <w:rPr>
          <w:sz w:val="20"/>
          <w:szCs w:val="20"/>
        </w:rPr>
        <w:t>.</w:t>
      </w:r>
      <w:r w:rsidR="00F877FA" w:rsidRPr="00FD6558">
        <w:rPr>
          <w:sz w:val="20"/>
          <w:szCs w:val="20"/>
        </w:rPr>
        <w:t xml:space="preserve"> Hopkinson–Cranz scale-up consistency from the PVBs baseline to the Gangneung benchmark using adjusted distance</w:t>
      </w:r>
      <w:r w:rsidR="00F877FA" w:rsidRPr="00FD6558">
        <w:rPr>
          <w:iCs/>
          <w:sz w:val="20"/>
          <w:szCs w:val="20"/>
        </w:rPr>
        <w:t xml:space="preserve"> </w:t>
      </w:r>
      <m:oMath>
        <m:sSub>
          <m:sSubPr>
            <m:ctrlPr>
              <w:rPr>
                <w:rFonts w:ascii="Cambria Math" w:hAnsi="Cambria Math"/>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adj</m:t>
            </m:r>
          </m:sub>
        </m:sSub>
        <m:r>
          <w:rPr>
            <w:rFonts w:ascii="Cambria Math" w:hAnsi="Cambria Math"/>
            <w:color w:val="000000"/>
            <w:sz w:val="20"/>
            <w:szCs w:val="20"/>
          </w:rPr>
          <m:t>)</m:t>
        </m:r>
      </m:oMath>
    </w:p>
    <w:tbl>
      <w:tblPr>
        <w:tblStyle w:val="PlainTable2"/>
        <w:tblW w:w="8579" w:type="dxa"/>
        <w:jc w:val="center"/>
        <w:tblLayout w:type="fixed"/>
        <w:tblLook w:val="04A0" w:firstRow="1" w:lastRow="0" w:firstColumn="1" w:lastColumn="0" w:noHBand="0" w:noVBand="1"/>
      </w:tblPr>
      <w:tblGrid>
        <w:gridCol w:w="562"/>
        <w:gridCol w:w="1139"/>
        <w:gridCol w:w="709"/>
        <w:gridCol w:w="1134"/>
        <w:gridCol w:w="1134"/>
        <w:gridCol w:w="1134"/>
        <w:gridCol w:w="851"/>
        <w:gridCol w:w="850"/>
        <w:gridCol w:w="1066"/>
      </w:tblGrid>
      <w:tr w:rsidR="00F877FA" w:rsidRPr="00F72A32" w14:paraId="42216CB4" w14:textId="77777777" w:rsidTr="0006168E">
        <w:trPr>
          <w:cnfStyle w:val="100000000000" w:firstRow="1" w:lastRow="0" w:firstColumn="0" w:lastColumn="0" w:oddVBand="0" w:evenVBand="0" w:oddHBand="0" w:evenHBand="0" w:firstRowFirstColumn="0" w:firstRowLastColumn="0" w:lastRowFirstColumn="0" w:lastRowLastColumn="0"/>
          <w:trHeight w:val="187"/>
          <w:jc w:val="center"/>
        </w:trPr>
        <w:tc>
          <w:tcPr>
            <w:cnfStyle w:val="001000000000" w:firstRow="0" w:lastRow="0" w:firstColumn="1" w:lastColumn="0" w:oddVBand="0" w:evenVBand="0" w:oddHBand="0" w:evenHBand="0" w:firstRowFirstColumn="0" w:firstRowLastColumn="0" w:lastRowFirstColumn="0" w:lastRowLastColumn="0"/>
            <w:tcW w:w="562" w:type="dxa"/>
            <w:vMerge w:val="restart"/>
            <w:tcBorders>
              <w:top w:val="single" w:sz="4" w:space="0" w:color="7F7F7F"/>
            </w:tcBorders>
            <w:vAlign w:val="center"/>
            <w:hideMark/>
          </w:tcPr>
          <w:p w14:paraId="0AC688E8" w14:textId="77777777" w:rsidR="00F877FA" w:rsidRPr="00F72A32" w:rsidRDefault="00F877FA" w:rsidP="0006168E">
            <w:pPr>
              <w:jc w:val="center"/>
              <w:rPr>
                <w:rFonts w:ascii="Times New Roman" w:hAnsi="Times New Roman"/>
                <w:b w:val="0"/>
                <w:bCs w:val="0"/>
                <w:color w:val="000000"/>
                <w:sz w:val="20"/>
                <w:szCs w:val="20"/>
                <w:lang w:eastAsia="en-ID"/>
              </w:rPr>
            </w:pPr>
            <w:r w:rsidRPr="00F72A32">
              <w:rPr>
                <w:rFonts w:ascii="Times New Roman" w:hAnsi="Times New Roman"/>
                <w:b w:val="0"/>
                <w:bCs w:val="0"/>
                <w:i/>
                <w:iCs/>
                <w:sz w:val="20"/>
                <w:szCs w:val="20"/>
              </w:rPr>
              <w:t xml:space="preserve">R </w:t>
            </w:r>
            <w:r w:rsidRPr="00F72A32">
              <w:rPr>
                <w:rFonts w:ascii="Times New Roman" w:hAnsi="Times New Roman"/>
                <w:b w:val="0"/>
                <w:bCs w:val="0"/>
                <w:sz w:val="20"/>
                <w:szCs w:val="20"/>
              </w:rPr>
              <w:t>(m)</w:t>
            </w:r>
          </w:p>
        </w:tc>
        <w:tc>
          <w:tcPr>
            <w:tcW w:w="1139" w:type="dxa"/>
            <w:vMerge w:val="restart"/>
            <w:tcBorders>
              <w:top w:val="single" w:sz="4" w:space="0" w:color="7F7F7F"/>
            </w:tcBorders>
            <w:vAlign w:val="center"/>
            <w:hideMark/>
          </w:tcPr>
          <w:p w14:paraId="7D7EDB08" w14:textId="6CA7F7F1" w:rsidR="00F877FA" w:rsidRPr="00F72A32" w:rsidRDefault="009F5781" w:rsidP="000616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20"/>
                <w:szCs w:val="20"/>
                <w:lang w:eastAsia="en-ID"/>
              </w:rPr>
            </w:pPr>
            <m:oMath>
              <m:sSub>
                <m:sSubPr>
                  <m:ctrlPr>
                    <w:rPr>
                      <w:rFonts w:ascii="Cambria Math" w:hAnsi="Cambria Math"/>
                      <w:b w:val="0"/>
                      <w:bCs w:val="0"/>
                      <w:i/>
                      <w:iCs/>
                      <w:sz w:val="20"/>
                      <w:szCs w:val="20"/>
                    </w:rPr>
                  </m:ctrlPr>
                </m:sSubPr>
                <m:e>
                  <m:r>
                    <w:rPr>
                      <w:rFonts w:ascii="Cambria Math" w:hAnsi="Cambria Math"/>
                      <w:sz w:val="20"/>
                      <w:szCs w:val="20"/>
                    </w:rPr>
                    <m:t>Z</m:t>
                  </m:r>
                </m:e>
                <m:sub>
                  <m:r>
                    <w:rPr>
                      <w:rFonts w:ascii="Cambria Math" w:hAnsi="Cambria Math"/>
                      <w:sz w:val="20"/>
                      <w:szCs w:val="20"/>
                    </w:rPr>
                    <m:t>e</m:t>
                  </m:r>
                </m:sub>
              </m:sSub>
            </m:oMath>
            <w:r w:rsidR="00F877FA" w:rsidRPr="00F72A32">
              <w:rPr>
                <w:rFonts w:ascii="Times New Roman" w:hAnsi="Times New Roman"/>
                <w:b w:val="0"/>
                <w:bCs w:val="0"/>
                <w:i/>
                <w:iCs/>
                <w:sz w:val="20"/>
                <w:szCs w:val="20"/>
              </w:rPr>
              <w:t xml:space="preserve"> </w:t>
            </w:r>
            <w:r w:rsidR="00F877FA" w:rsidRPr="00F72A32">
              <w:rPr>
                <w:rFonts w:ascii="Times New Roman" w:hAnsi="Times New Roman"/>
                <w:b w:val="0"/>
                <w:bCs w:val="0"/>
                <w:sz w:val="20"/>
                <w:szCs w:val="20"/>
              </w:rPr>
              <w:t>(m·kg⁻¹</w:t>
            </w:r>
            <w:r w:rsidR="00F877FA" w:rsidRPr="00F72A32">
              <w:rPr>
                <w:rFonts w:ascii="Gadugi" w:hAnsi="Gadugi" w:cs="Gadugi"/>
                <w:b w:val="0"/>
                <w:bCs w:val="0"/>
                <w:sz w:val="20"/>
                <w:szCs w:val="20"/>
              </w:rPr>
              <w:t>ᐟ</w:t>
            </w:r>
            <w:r w:rsidR="00F877FA" w:rsidRPr="00F72A32">
              <w:rPr>
                <w:rFonts w:ascii="Times New Roman" w:hAnsi="Times New Roman"/>
                <w:b w:val="0"/>
                <w:bCs w:val="0"/>
                <w:sz w:val="20"/>
                <w:szCs w:val="20"/>
              </w:rPr>
              <w:t>³)</w:t>
            </w:r>
          </w:p>
        </w:tc>
        <w:tc>
          <w:tcPr>
            <w:tcW w:w="709" w:type="dxa"/>
            <w:vMerge w:val="restart"/>
            <w:tcBorders>
              <w:top w:val="single" w:sz="4" w:space="0" w:color="7F7F7F"/>
            </w:tcBorders>
            <w:vAlign w:val="center"/>
            <w:hideMark/>
          </w:tcPr>
          <w:p w14:paraId="06A5CF4D" w14:textId="2C05EA8F" w:rsidR="00F877FA" w:rsidRPr="00F72A32" w:rsidRDefault="009F5781" w:rsidP="000616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i/>
                <w:iCs/>
                <w:color w:val="000000"/>
                <w:sz w:val="20"/>
                <w:szCs w:val="20"/>
              </w:rPr>
            </w:pPr>
            <m:oMathPara>
              <m:oMath>
                <m:sSub>
                  <m:sSubPr>
                    <m:ctrlPr>
                      <w:rPr>
                        <w:rFonts w:ascii="Cambria Math" w:hAnsi="Cambria Math"/>
                        <w:b w:val="0"/>
                        <w:bCs w:val="0"/>
                        <w:i/>
                        <w:iCs/>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adj</m:t>
                    </m:r>
                  </m:sub>
                </m:sSub>
              </m:oMath>
            </m:oMathPara>
          </w:p>
          <w:p w14:paraId="220E6729" w14:textId="77777777" w:rsidR="00F877FA" w:rsidRPr="00F72A32" w:rsidRDefault="00F877FA" w:rsidP="000616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20"/>
                <w:szCs w:val="20"/>
                <w:lang w:eastAsia="en-ID"/>
              </w:rPr>
            </w:pPr>
            <w:r w:rsidRPr="00F72A32">
              <w:rPr>
                <w:rFonts w:ascii="Times New Roman" w:hAnsi="Times New Roman"/>
                <w:b w:val="0"/>
                <w:bCs w:val="0"/>
                <w:color w:val="000000"/>
                <w:sz w:val="20"/>
                <w:szCs w:val="20"/>
              </w:rPr>
              <w:t>(m)</w:t>
            </w:r>
          </w:p>
        </w:tc>
        <w:tc>
          <w:tcPr>
            <w:tcW w:w="3402" w:type="dxa"/>
            <w:gridSpan w:val="3"/>
            <w:tcBorders>
              <w:top w:val="single" w:sz="4" w:space="0" w:color="7F7F7F"/>
            </w:tcBorders>
            <w:vAlign w:val="center"/>
            <w:hideMark/>
          </w:tcPr>
          <w:p w14:paraId="1D984D7D" w14:textId="678845F1" w:rsidR="00F877FA" w:rsidRPr="00F72A32" w:rsidRDefault="009F5781" w:rsidP="000616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20"/>
                <w:szCs w:val="20"/>
                <w:lang w:eastAsia="en-ID"/>
              </w:rPr>
            </w:pPr>
            <m:oMath>
              <m:sSub>
                <m:sSubPr>
                  <m:ctrlPr>
                    <w:rPr>
                      <w:rFonts w:ascii="Cambria Math" w:hAnsi="Cambria Math"/>
                      <w:b w:val="0"/>
                      <w:bCs w:val="0"/>
                      <w:i/>
                      <w:iCs/>
                      <w:sz w:val="20"/>
                      <w:szCs w:val="20"/>
                    </w:rPr>
                  </m:ctrlPr>
                </m:sSubPr>
                <m:e>
                  <m:r>
                    <w:rPr>
                      <w:rFonts w:ascii="Cambria Math" w:hAnsi="Cambria Math"/>
                      <w:sz w:val="20"/>
                      <w:szCs w:val="20"/>
                    </w:rPr>
                    <m:t>P</m:t>
                  </m:r>
                </m:e>
                <m:sub>
                  <m:r>
                    <w:rPr>
                      <w:rFonts w:ascii="Cambria Math" w:hAnsi="Cambria Math"/>
                      <w:sz w:val="20"/>
                      <w:szCs w:val="20"/>
                    </w:rPr>
                    <m:t>o</m:t>
                  </m:r>
                </m:sub>
              </m:sSub>
            </m:oMath>
            <w:r w:rsidR="00F877FA" w:rsidRPr="00F72A32">
              <w:rPr>
                <w:rFonts w:ascii="Times New Roman" w:hAnsi="Times New Roman"/>
                <w:b w:val="0"/>
                <w:bCs w:val="0"/>
                <w:sz w:val="20"/>
                <w:szCs w:val="20"/>
              </w:rPr>
              <w:t xml:space="preserve"> (kPa) </w:t>
            </w:r>
            <w:r w:rsidR="00F877FA" w:rsidRPr="00F72A32">
              <w:rPr>
                <w:rFonts w:ascii="Times New Roman" w:hAnsi="Times New Roman"/>
                <w:b w:val="0"/>
                <w:bCs w:val="0"/>
                <w:color w:val="000000"/>
                <w:sz w:val="20"/>
                <w:szCs w:val="20"/>
                <w:lang w:eastAsia="en-ID"/>
              </w:rPr>
              <w:t>at W</w:t>
            </w:r>
            <w:r w:rsidR="00F877FA" w:rsidRPr="00F72A32">
              <w:rPr>
                <w:rFonts w:ascii="Times New Roman" w:hAnsi="Times New Roman"/>
                <w:b w:val="0"/>
                <w:bCs w:val="0"/>
                <w:color w:val="000000"/>
                <w:sz w:val="20"/>
                <w:szCs w:val="20"/>
                <w:vertAlign w:val="subscript"/>
                <w:lang w:eastAsia="en-ID"/>
              </w:rPr>
              <w:t>TNT</w:t>
            </w:r>
            <w:r w:rsidR="00F877FA" w:rsidRPr="00F72A32">
              <w:rPr>
                <w:rFonts w:ascii="Times New Roman" w:hAnsi="Times New Roman"/>
                <w:b w:val="0"/>
                <w:bCs w:val="0"/>
                <w:color w:val="000000"/>
                <w:sz w:val="20"/>
                <w:szCs w:val="20"/>
                <w:lang w:eastAsia="en-ID"/>
              </w:rPr>
              <w:t xml:space="preserve"> 50 kg</w:t>
            </w:r>
          </w:p>
        </w:tc>
        <w:tc>
          <w:tcPr>
            <w:tcW w:w="2767" w:type="dxa"/>
            <w:gridSpan w:val="3"/>
            <w:tcBorders>
              <w:top w:val="single" w:sz="4" w:space="0" w:color="7F7F7F"/>
            </w:tcBorders>
            <w:vAlign w:val="center"/>
            <w:hideMark/>
          </w:tcPr>
          <w:p w14:paraId="76E173B9" w14:textId="77777777" w:rsidR="00F877FA" w:rsidRPr="00F72A32" w:rsidRDefault="00F877FA" w:rsidP="000616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sz w:val="20"/>
                <w:szCs w:val="20"/>
                <w:lang w:eastAsia="en-ID"/>
              </w:rPr>
            </w:pPr>
            <w:r w:rsidRPr="00F72A32">
              <w:rPr>
                <w:rFonts w:ascii="Times New Roman" w:hAnsi="Times New Roman"/>
                <w:b w:val="0"/>
                <w:bCs w:val="0"/>
                <w:color w:val="000000"/>
                <w:sz w:val="20"/>
                <w:szCs w:val="20"/>
                <w:lang w:eastAsia="en-ID"/>
              </w:rPr>
              <w:t>Error (%)</w:t>
            </w:r>
          </w:p>
        </w:tc>
      </w:tr>
      <w:tr w:rsidR="00F877FA" w:rsidRPr="00F72A32" w14:paraId="50DC3049" w14:textId="77777777" w:rsidTr="0006168E">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562" w:type="dxa"/>
            <w:vMerge/>
            <w:tcBorders>
              <w:bottom w:val="single" w:sz="4" w:space="0" w:color="auto"/>
            </w:tcBorders>
            <w:vAlign w:val="center"/>
            <w:hideMark/>
          </w:tcPr>
          <w:p w14:paraId="17540FD5" w14:textId="77777777" w:rsidR="00F877FA" w:rsidRPr="00F72A32" w:rsidRDefault="00F877FA" w:rsidP="0006168E">
            <w:pPr>
              <w:jc w:val="center"/>
              <w:rPr>
                <w:rFonts w:ascii="Times New Roman" w:hAnsi="Times New Roman"/>
                <w:b w:val="0"/>
                <w:bCs w:val="0"/>
                <w:color w:val="000000"/>
                <w:sz w:val="20"/>
                <w:szCs w:val="20"/>
                <w:lang w:eastAsia="en-ID"/>
              </w:rPr>
            </w:pPr>
          </w:p>
        </w:tc>
        <w:tc>
          <w:tcPr>
            <w:tcW w:w="1139" w:type="dxa"/>
            <w:vMerge/>
            <w:tcBorders>
              <w:bottom w:val="single" w:sz="4" w:space="0" w:color="auto"/>
            </w:tcBorders>
            <w:vAlign w:val="center"/>
            <w:hideMark/>
          </w:tcPr>
          <w:p w14:paraId="0EF01B13"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eastAsia="en-ID"/>
              </w:rPr>
            </w:pPr>
          </w:p>
        </w:tc>
        <w:tc>
          <w:tcPr>
            <w:tcW w:w="709" w:type="dxa"/>
            <w:vMerge/>
            <w:tcBorders>
              <w:bottom w:val="single" w:sz="4" w:space="0" w:color="auto"/>
            </w:tcBorders>
            <w:vAlign w:val="center"/>
            <w:hideMark/>
          </w:tcPr>
          <w:p w14:paraId="2C4B6053"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eastAsia="en-ID"/>
              </w:rPr>
            </w:pPr>
          </w:p>
        </w:tc>
        <w:tc>
          <w:tcPr>
            <w:tcW w:w="1134" w:type="dxa"/>
            <w:tcBorders>
              <w:bottom w:val="single" w:sz="4" w:space="0" w:color="auto"/>
            </w:tcBorders>
            <w:vAlign w:val="center"/>
            <w:hideMark/>
          </w:tcPr>
          <w:p w14:paraId="62BB215F"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lang w:eastAsia="en-ID"/>
              </w:rPr>
              <w:t>Crowl</w:t>
            </w:r>
          </w:p>
        </w:tc>
        <w:tc>
          <w:tcPr>
            <w:tcW w:w="1134" w:type="dxa"/>
            <w:tcBorders>
              <w:bottom w:val="single" w:sz="4" w:space="0" w:color="auto"/>
            </w:tcBorders>
            <w:vAlign w:val="center"/>
            <w:hideMark/>
          </w:tcPr>
          <w:p w14:paraId="3FFC35D1"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lang w:eastAsia="en-ID"/>
              </w:rPr>
              <w:t>Alonso</w:t>
            </w:r>
          </w:p>
        </w:tc>
        <w:tc>
          <w:tcPr>
            <w:tcW w:w="1134" w:type="dxa"/>
            <w:tcBorders>
              <w:bottom w:val="single" w:sz="4" w:space="0" w:color="auto"/>
            </w:tcBorders>
            <w:vAlign w:val="center"/>
            <w:hideMark/>
          </w:tcPr>
          <w:p w14:paraId="49A979E1"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lang w:eastAsia="en-ID"/>
              </w:rPr>
              <w:t>Sadovski</w:t>
            </w:r>
          </w:p>
        </w:tc>
        <w:tc>
          <w:tcPr>
            <w:tcW w:w="851" w:type="dxa"/>
            <w:tcBorders>
              <w:bottom w:val="single" w:sz="4" w:space="0" w:color="auto"/>
            </w:tcBorders>
            <w:vAlign w:val="center"/>
            <w:hideMark/>
          </w:tcPr>
          <w:p w14:paraId="05B5763F"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lang w:eastAsia="en-ID"/>
              </w:rPr>
              <w:t>Crowl</w:t>
            </w:r>
          </w:p>
        </w:tc>
        <w:tc>
          <w:tcPr>
            <w:tcW w:w="850" w:type="dxa"/>
            <w:tcBorders>
              <w:bottom w:val="single" w:sz="4" w:space="0" w:color="auto"/>
            </w:tcBorders>
            <w:vAlign w:val="center"/>
            <w:hideMark/>
          </w:tcPr>
          <w:p w14:paraId="1D8609A2"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lang w:eastAsia="en-ID"/>
              </w:rPr>
              <w:t>Alonso</w:t>
            </w:r>
          </w:p>
        </w:tc>
        <w:tc>
          <w:tcPr>
            <w:tcW w:w="1066" w:type="dxa"/>
            <w:tcBorders>
              <w:bottom w:val="single" w:sz="4" w:space="0" w:color="auto"/>
            </w:tcBorders>
            <w:vAlign w:val="center"/>
            <w:hideMark/>
          </w:tcPr>
          <w:p w14:paraId="3A2C4EEA"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lang w:eastAsia="en-ID"/>
              </w:rPr>
              <w:t>Sadovski</w:t>
            </w:r>
          </w:p>
        </w:tc>
      </w:tr>
      <w:tr w:rsidR="00F877FA" w:rsidRPr="00F72A32" w14:paraId="610C087B" w14:textId="77777777" w:rsidTr="0006168E">
        <w:trPr>
          <w:trHeight w:val="58"/>
          <w:jc w:val="center"/>
        </w:trPr>
        <w:tc>
          <w:tcPr>
            <w:cnfStyle w:val="001000000000" w:firstRow="0" w:lastRow="0" w:firstColumn="1" w:lastColumn="0" w:oddVBand="0" w:evenVBand="0" w:oddHBand="0" w:evenHBand="0" w:firstRowFirstColumn="0" w:firstRowLastColumn="0" w:lastRowFirstColumn="0" w:lastRowLastColumn="0"/>
            <w:tcW w:w="562" w:type="dxa"/>
            <w:tcBorders>
              <w:top w:val="single" w:sz="4" w:space="0" w:color="auto"/>
              <w:bottom w:val="nil"/>
            </w:tcBorders>
            <w:vAlign w:val="center"/>
            <w:hideMark/>
          </w:tcPr>
          <w:p w14:paraId="2A355316" w14:textId="77777777" w:rsidR="00F877FA" w:rsidRPr="00F72A32" w:rsidRDefault="00F877FA" w:rsidP="0006168E">
            <w:pPr>
              <w:jc w:val="center"/>
              <w:rPr>
                <w:rFonts w:ascii="Times New Roman" w:hAnsi="Times New Roman"/>
                <w:b w:val="0"/>
                <w:bCs w:val="0"/>
                <w:color w:val="000000"/>
                <w:sz w:val="20"/>
                <w:szCs w:val="20"/>
                <w:lang w:eastAsia="en-ID"/>
              </w:rPr>
            </w:pPr>
            <w:r w:rsidRPr="00F72A32">
              <w:rPr>
                <w:rFonts w:ascii="Times New Roman" w:hAnsi="Times New Roman"/>
                <w:b w:val="0"/>
                <w:bCs w:val="0"/>
                <w:color w:val="000000"/>
                <w:sz w:val="20"/>
                <w:szCs w:val="20"/>
                <w:lang w:eastAsia="en-ID"/>
              </w:rPr>
              <w:t>2</w:t>
            </w:r>
          </w:p>
        </w:tc>
        <w:tc>
          <w:tcPr>
            <w:tcW w:w="1139" w:type="dxa"/>
            <w:tcBorders>
              <w:top w:val="single" w:sz="4" w:space="0" w:color="auto"/>
              <w:bottom w:val="nil"/>
            </w:tcBorders>
            <w:vAlign w:val="center"/>
            <w:hideMark/>
          </w:tcPr>
          <w:p w14:paraId="5AC1426A"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lang w:eastAsia="en-ID"/>
              </w:rPr>
              <w:t>0.94</w:t>
            </w:r>
          </w:p>
        </w:tc>
        <w:tc>
          <w:tcPr>
            <w:tcW w:w="709" w:type="dxa"/>
            <w:tcBorders>
              <w:top w:val="single" w:sz="4" w:space="0" w:color="auto"/>
              <w:bottom w:val="nil"/>
            </w:tcBorders>
            <w:vAlign w:val="center"/>
            <w:hideMark/>
          </w:tcPr>
          <w:p w14:paraId="431DCB07"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1B1C1D"/>
                <w:sz w:val="20"/>
                <w:szCs w:val="20"/>
                <w:lang w:eastAsia="en-ID"/>
              </w:rPr>
            </w:pPr>
            <w:r w:rsidRPr="00F72A32">
              <w:rPr>
                <w:rFonts w:ascii="Times New Roman" w:hAnsi="Times New Roman"/>
                <w:color w:val="1B1C1D"/>
                <w:sz w:val="20"/>
                <w:szCs w:val="20"/>
                <w:lang w:eastAsia="en-ID"/>
              </w:rPr>
              <w:t>3.48</w:t>
            </w:r>
          </w:p>
        </w:tc>
        <w:tc>
          <w:tcPr>
            <w:tcW w:w="1134" w:type="dxa"/>
            <w:tcBorders>
              <w:top w:val="single" w:sz="4" w:space="0" w:color="auto"/>
              <w:bottom w:val="nil"/>
            </w:tcBorders>
            <w:vAlign w:val="bottom"/>
            <w:hideMark/>
          </w:tcPr>
          <w:p w14:paraId="6902A24F"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rPr>
              <w:t>2282.466</w:t>
            </w:r>
          </w:p>
        </w:tc>
        <w:tc>
          <w:tcPr>
            <w:tcW w:w="1134" w:type="dxa"/>
            <w:tcBorders>
              <w:top w:val="single" w:sz="4" w:space="0" w:color="auto"/>
              <w:bottom w:val="nil"/>
            </w:tcBorders>
            <w:vAlign w:val="bottom"/>
            <w:hideMark/>
          </w:tcPr>
          <w:p w14:paraId="25199794"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rPr>
              <w:t>1268.002</w:t>
            </w:r>
          </w:p>
        </w:tc>
        <w:tc>
          <w:tcPr>
            <w:tcW w:w="1134" w:type="dxa"/>
            <w:tcBorders>
              <w:top w:val="single" w:sz="4" w:space="0" w:color="auto"/>
              <w:bottom w:val="nil"/>
            </w:tcBorders>
            <w:vAlign w:val="bottom"/>
            <w:hideMark/>
          </w:tcPr>
          <w:p w14:paraId="61D8CB4D"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rPr>
              <w:t>1376.581</w:t>
            </w:r>
          </w:p>
        </w:tc>
        <w:tc>
          <w:tcPr>
            <w:tcW w:w="851" w:type="dxa"/>
            <w:tcBorders>
              <w:top w:val="single" w:sz="4" w:space="0" w:color="auto"/>
              <w:bottom w:val="nil"/>
            </w:tcBorders>
            <w:hideMark/>
          </w:tcPr>
          <w:p w14:paraId="54FC2E33"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sz w:val="20"/>
                <w:szCs w:val="20"/>
              </w:rPr>
              <w:t>-0.22%</w:t>
            </w:r>
          </w:p>
        </w:tc>
        <w:tc>
          <w:tcPr>
            <w:tcW w:w="850" w:type="dxa"/>
            <w:tcBorders>
              <w:top w:val="single" w:sz="4" w:space="0" w:color="auto"/>
              <w:bottom w:val="nil"/>
            </w:tcBorders>
            <w:hideMark/>
          </w:tcPr>
          <w:p w14:paraId="69854393"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sz w:val="20"/>
                <w:szCs w:val="20"/>
              </w:rPr>
              <w:t>-0.20%</w:t>
            </w:r>
          </w:p>
        </w:tc>
        <w:tc>
          <w:tcPr>
            <w:tcW w:w="1066" w:type="dxa"/>
            <w:tcBorders>
              <w:top w:val="single" w:sz="4" w:space="0" w:color="auto"/>
              <w:bottom w:val="nil"/>
            </w:tcBorders>
            <w:hideMark/>
          </w:tcPr>
          <w:p w14:paraId="387E5191"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sz w:val="20"/>
                <w:szCs w:val="20"/>
              </w:rPr>
              <w:t>-0.27%</w:t>
            </w:r>
          </w:p>
        </w:tc>
      </w:tr>
      <w:tr w:rsidR="00F877FA" w:rsidRPr="00F72A32" w14:paraId="10078BA0" w14:textId="77777777" w:rsidTr="0006168E">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562" w:type="dxa"/>
            <w:tcBorders>
              <w:top w:val="nil"/>
              <w:bottom w:val="nil"/>
            </w:tcBorders>
            <w:vAlign w:val="center"/>
            <w:hideMark/>
          </w:tcPr>
          <w:p w14:paraId="25AE4A99" w14:textId="77777777" w:rsidR="00F877FA" w:rsidRPr="00F72A32" w:rsidRDefault="00F877FA" w:rsidP="0006168E">
            <w:pPr>
              <w:jc w:val="center"/>
              <w:rPr>
                <w:rFonts w:ascii="Times New Roman" w:hAnsi="Times New Roman"/>
                <w:b w:val="0"/>
                <w:bCs w:val="0"/>
                <w:color w:val="000000"/>
                <w:sz w:val="20"/>
                <w:szCs w:val="20"/>
                <w:lang w:eastAsia="en-ID"/>
              </w:rPr>
            </w:pPr>
            <w:r w:rsidRPr="00F72A32">
              <w:rPr>
                <w:rFonts w:ascii="Times New Roman" w:hAnsi="Times New Roman"/>
                <w:b w:val="0"/>
                <w:bCs w:val="0"/>
                <w:color w:val="000000"/>
                <w:sz w:val="20"/>
                <w:szCs w:val="20"/>
                <w:lang w:eastAsia="en-ID"/>
              </w:rPr>
              <w:t>4</w:t>
            </w:r>
          </w:p>
        </w:tc>
        <w:tc>
          <w:tcPr>
            <w:tcW w:w="1139" w:type="dxa"/>
            <w:tcBorders>
              <w:top w:val="nil"/>
              <w:bottom w:val="nil"/>
            </w:tcBorders>
            <w:vAlign w:val="center"/>
            <w:hideMark/>
          </w:tcPr>
          <w:p w14:paraId="2A70A959"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lang w:eastAsia="en-ID"/>
              </w:rPr>
              <w:t>1.89</w:t>
            </w:r>
          </w:p>
        </w:tc>
        <w:tc>
          <w:tcPr>
            <w:tcW w:w="709" w:type="dxa"/>
            <w:tcBorders>
              <w:top w:val="nil"/>
              <w:bottom w:val="nil"/>
            </w:tcBorders>
            <w:vAlign w:val="center"/>
            <w:hideMark/>
          </w:tcPr>
          <w:p w14:paraId="3F1D8609"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1B1C1D"/>
                <w:sz w:val="20"/>
                <w:szCs w:val="20"/>
                <w:lang w:eastAsia="en-ID"/>
              </w:rPr>
            </w:pPr>
            <w:r w:rsidRPr="00F72A32">
              <w:rPr>
                <w:rFonts w:ascii="Times New Roman" w:hAnsi="Times New Roman"/>
                <w:color w:val="1B1C1D"/>
                <w:sz w:val="20"/>
                <w:szCs w:val="20"/>
                <w:lang w:eastAsia="en-ID"/>
              </w:rPr>
              <w:t>6.95</w:t>
            </w:r>
          </w:p>
        </w:tc>
        <w:tc>
          <w:tcPr>
            <w:tcW w:w="1134" w:type="dxa"/>
            <w:tcBorders>
              <w:top w:val="nil"/>
              <w:bottom w:val="nil"/>
            </w:tcBorders>
            <w:vAlign w:val="bottom"/>
            <w:hideMark/>
          </w:tcPr>
          <w:p w14:paraId="6AABE4C7"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rPr>
              <w:t>476.954</w:t>
            </w:r>
          </w:p>
        </w:tc>
        <w:tc>
          <w:tcPr>
            <w:tcW w:w="1134" w:type="dxa"/>
            <w:tcBorders>
              <w:top w:val="nil"/>
              <w:bottom w:val="nil"/>
            </w:tcBorders>
            <w:vAlign w:val="bottom"/>
            <w:hideMark/>
          </w:tcPr>
          <w:p w14:paraId="5F749A81"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rPr>
              <w:t>315.719</w:t>
            </w:r>
          </w:p>
        </w:tc>
        <w:tc>
          <w:tcPr>
            <w:tcW w:w="1134" w:type="dxa"/>
            <w:tcBorders>
              <w:top w:val="nil"/>
              <w:bottom w:val="nil"/>
            </w:tcBorders>
            <w:vAlign w:val="bottom"/>
            <w:hideMark/>
          </w:tcPr>
          <w:p w14:paraId="17583C81"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rPr>
              <w:t>248.702</w:t>
            </w:r>
          </w:p>
        </w:tc>
        <w:tc>
          <w:tcPr>
            <w:tcW w:w="851" w:type="dxa"/>
            <w:tcBorders>
              <w:top w:val="nil"/>
              <w:bottom w:val="nil"/>
            </w:tcBorders>
            <w:hideMark/>
          </w:tcPr>
          <w:p w14:paraId="2F15DB15"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sz w:val="20"/>
                <w:szCs w:val="20"/>
              </w:rPr>
              <w:t>0.10%</w:t>
            </w:r>
          </w:p>
        </w:tc>
        <w:tc>
          <w:tcPr>
            <w:tcW w:w="850" w:type="dxa"/>
            <w:tcBorders>
              <w:top w:val="nil"/>
              <w:bottom w:val="nil"/>
            </w:tcBorders>
            <w:hideMark/>
          </w:tcPr>
          <w:p w14:paraId="748293A3"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sz w:val="20"/>
                <w:szCs w:val="20"/>
              </w:rPr>
              <w:t>0.08%</w:t>
            </w:r>
          </w:p>
        </w:tc>
        <w:tc>
          <w:tcPr>
            <w:tcW w:w="1066" w:type="dxa"/>
            <w:tcBorders>
              <w:top w:val="nil"/>
              <w:bottom w:val="nil"/>
            </w:tcBorders>
            <w:hideMark/>
          </w:tcPr>
          <w:p w14:paraId="5066BA57"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sz w:val="20"/>
                <w:szCs w:val="20"/>
              </w:rPr>
              <w:t>0.10%</w:t>
            </w:r>
          </w:p>
        </w:tc>
      </w:tr>
      <w:tr w:rsidR="00F877FA" w:rsidRPr="00F72A32" w14:paraId="3CD08478" w14:textId="77777777" w:rsidTr="0006168E">
        <w:trPr>
          <w:trHeight w:val="58"/>
          <w:jc w:val="center"/>
        </w:trPr>
        <w:tc>
          <w:tcPr>
            <w:cnfStyle w:val="001000000000" w:firstRow="0" w:lastRow="0" w:firstColumn="1" w:lastColumn="0" w:oddVBand="0" w:evenVBand="0" w:oddHBand="0" w:evenHBand="0" w:firstRowFirstColumn="0" w:firstRowLastColumn="0" w:lastRowFirstColumn="0" w:lastRowLastColumn="0"/>
            <w:tcW w:w="562" w:type="dxa"/>
            <w:tcBorders>
              <w:top w:val="nil"/>
              <w:bottom w:val="nil"/>
            </w:tcBorders>
            <w:vAlign w:val="center"/>
            <w:hideMark/>
          </w:tcPr>
          <w:p w14:paraId="0C8441CF" w14:textId="77777777" w:rsidR="00F877FA" w:rsidRPr="00F72A32" w:rsidRDefault="00F877FA" w:rsidP="0006168E">
            <w:pPr>
              <w:jc w:val="center"/>
              <w:rPr>
                <w:rFonts w:ascii="Times New Roman" w:hAnsi="Times New Roman"/>
                <w:b w:val="0"/>
                <w:bCs w:val="0"/>
                <w:color w:val="000000"/>
                <w:sz w:val="20"/>
                <w:szCs w:val="20"/>
                <w:lang w:eastAsia="en-ID"/>
              </w:rPr>
            </w:pPr>
            <w:r w:rsidRPr="00F72A32">
              <w:rPr>
                <w:rFonts w:ascii="Times New Roman" w:hAnsi="Times New Roman"/>
                <w:b w:val="0"/>
                <w:bCs w:val="0"/>
                <w:color w:val="000000"/>
                <w:sz w:val="20"/>
                <w:szCs w:val="20"/>
                <w:lang w:eastAsia="en-ID"/>
              </w:rPr>
              <w:t>6</w:t>
            </w:r>
          </w:p>
        </w:tc>
        <w:tc>
          <w:tcPr>
            <w:tcW w:w="1139" w:type="dxa"/>
            <w:tcBorders>
              <w:top w:val="nil"/>
              <w:bottom w:val="nil"/>
            </w:tcBorders>
            <w:vAlign w:val="center"/>
            <w:hideMark/>
          </w:tcPr>
          <w:p w14:paraId="48DD5D05"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lang w:eastAsia="en-ID"/>
              </w:rPr>
              <w:t>2.83</w:t>
            </w:r>
          </w:p>
        </w:tc>
        <w:tc>
          <w:tcPr>
            <w:tcW w:w="709" w:type="dxa"/>
            <w:tcBorders>
              <w:top w:val="nil"/>
              <w:bottom w:val="nil"/>
            </w:tcBorders>
            <w:vAlign w:val="center"/>
            <w:hideMark/>
          </w:tcPr>
          <w:p w14:paraId="6F4652D8"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1B1C1D"/>
                <w:sz w:val="20"/>
                <w:szCs w:val="20"/>
                <w:lang w:eastAsia="en-ID"/>
              </w:rPr>
            </w:pPr>
            <w:r w:rsidRPr="00F72A32">
              <w:rPr>
                <w:rFonts w:ascii="Times New Roman" w:hAnsi="Times New Roman"/>
                <w:color w:val="1B1C1D"/>
                <w:sz w:val="20"/>
                <w:szCs w:val="20"/>
                <w:lang w:eastAsia="en-ID"/>
              </w:rPr>
              <w:t>10.43</w:t>
            </w:r>
          </w:p>
        </w:tc>
        <w:tc>
          <w:tcPr>
            <w:tcW w:w="1134" w:type="dxa"/>
            <w:tcBorders>
              <w:top w:val="nil"/>
              <w:bottom w:val="nil"/>
            </w:tcBorders>
            <w:vAlign w:val="bottom"/>
            <w:hideMark/>
          </w:tcPr>
          <w:p w14:paraId="77E513FD"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rPr>
              <w:t>187.438</w:t>
            </w:r>
          </w:p>
        </w:tc>
        <w:tc>
          <w:tcPr>
            <w:tcW w:w="1134" w:type="dxa"/>
            <w:tcBorders>
              <w:top w:val="nil"/>
              <w:bottom w:val="nil"/>
            </w:tcBorders>
            <w:vAlign w:val="bottom"/>
            <w:hideMark/>
          </w:tcPr>
          <w:p w14:paraId="2A3CC3ED"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rPr>
              <w:t>139.618</w:t>
            </w:r>
          </w:p>
        </w:tc>
        <w:tc>
          <w:tcPr>
            <w:tcW w:w="1134" w:type="dxa"/>
            <w:tcBorders>
              <w:top w:val="nil"/>
              <w:bottom w:val="nil"/>
            </w:tcBorders>
            <w:vAlign w:val="bottom"/>
            <w:hideMark/>
          </w:tcPr>
          <w:p w14:paraId="78352E0A"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rPr>
              <w:t>102.779</w:t>
            </w:r>
          </w:p>
        </w:tc>
        <w:tc>
          <w:tcPr>
            <w:tcW w:w="851" w:type="dxa"/>
            <w:tcBorders>
              <w:top w:val="nil"/>
              <w:bottom w:val="nil"/>
            </w:tcBorders>
            <w:hideMark/>
          </w:tcPr>
          <w:p w14:paraId="2B3438C2"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sz w:val="20"/>
                <w:szCs w:val="20"/>
              </w:rPr>
              <w:t>-0.01%</w:t>
            </w:r>
          </w:p>
        </w:tc>
        <w:tc>
          <w:tcPr>
            <w:tcW w:w="850" w:type="dxa"/>
            <w:tcBorders>
              <w:top w:val="nil"/>
              <w:bottom w:val="nil"/>
            </w:tcBorders>
            <w:hideMark/>
          </w:tcPr>
          <w:p w14:paraId="0D723F86"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sz w:val="20"/>
                <w:szCs w:val="20"/>
              </w:rPr>
              <w:t>-0.01%</w:t>
            </w:r>
          </w:p>
        </w:tc>
        <w:tc>
          <w:tcPr>
            <w:tcW w:w="1066" w:type="dxa"/>
            <w:tcBorders>
              <w:top w:val="nil"/>
              <w:bottom w:val="nil"/>
            </w:tcBorders>
            <w:hideMark/>
          </w:tcPr>
          <w:p w14:paraId="72FBB15F"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sz w:val="20"/>
                <w:szCs w:val="20"/>
              </w:rPr>
              <w:t>-0.01%</w:t>
            </w:r>
          </w:p>
        </w:tc>
      </w:tr>
      <w:tr w:rsidR="00F877FA" w:rsidRPr="00F72A32" w14:paraId="425DF1F1" w14:textId="77777777" w:rsidTr="0006168E">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562" w:type="dxa"/>
            <w:tcBorders>
              <w:top w:val="nil"/>
              <w:bottom w:val="nil"/>
            </w:tcBorders>
            <w:vAlign w:val="center"/>
            <w:hideMark/>
          </w:tcPr>
          <w:p w14:paraId="2676CC48" w14:textId="77777777" w:rsidR="00F877FA" w:rsidRPr="00F72A32" w:rsidRDefault="00F877FA" w:rsidP="0006168E">
            <w:pPr>
              <w:jc w:val="center"/>
              <w:rPr>
                <w:rFonts w:ascii="Times New Roman" w:hAnsi="Times New Roman"/>
                <w:b w:val="0"/>
                <w:bCs w:val="0"/>
                <w:color w:val="000000"/>
                <w:sz w:val="20"/>
                <w:szCs w:val="20"/>
                <w:lang w:eastAsia="en-ID"/>
              </w:rPr>
            </w:pPr>
            <w:r w:rsidRPr="00F72A32">
              <w:rPr>
                <w:rFonts w:ascii="Times New Roman" w:hAnsi="Times New Roman"/>
                <w:b w:val="0"/>
                <w:bCs w:val="0"/>
                <w:color w:val="000000"/>
                <w:sz w:val="20"/>
                <w:szCs w:val="20"/>
                <w:lang w:eastAsia="en-ID"/>
              </w:rPr>
              <w:t>8</w:t>
            </w:r>
          </w:p>
        </w:tc>
        <w:tc>
          <w:tcPr>
            <w:tcW w:w="1139" w:type="dxa"/>
            <w:tcBorders>
              <w:top w:val="nil"/>
              <w:bottom w:val="nil"/>
            </w:tcBorders>
            <w:vAlign w:val="center"/>
            <w:hideMark/>
          </w:tcPr>
          <w:p w14:paraId="3687B415"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lang w:eastAsia="en-ID"/>
              </w:rPr>
              <w:t>3.77</w:t>
            </w:r>
          </w:p>
        </w:tc>
        <w:tc>
          <w:tcPr>
            <w:tcW w:w="709" w:type="dxa"/>
            <w:tcBorders>
              <w:top w:val="nil"/>
              <w:bottom w:val="nil"/>
            </w:tcBorders>
            <w:vAlign w:val="center"/>
            <w:hideMark/>
          </w:tcPr>
          <w:p w14:paraId="0F145FE0"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1B1C1D"/>
                <w:sz w:val="20"/>
                <w:szCs w:val="20"/>
                <w:lang w:eastAsia="en-ID"/>
              </w:rPr>
            </w:pPr>
            <w:r w:rsidRPr="00F72A32">
              <w:rPr>
                <w:rFonts w:ascii="Times New Roman" w:hAnsi="Times New Roman"/>
                <w:color w:val="1B1C1D"/>
                <w:sz w:val="20"/>
                <w:szCs w:val="20"/>
                <w:lang w:eastAsia="en-ID"/>
              </w:rPr>
              <w:t>13.91</w:t>
            </w:r>
          </w:p>
        </w:tc>
        <w:tc>
          <w:tcPr>
            <w:tcW w:w="1134" w:type="dxa"/>
            <w:tcBorders>
              <w:top w:val="nil"/>
              <w:bottom w:val="nil"/>
            </w:tcBorders>
            <w:vAlign w:val="bottom"/>
            <w:hideMark/>
          </w:tcPr>
          <w:p w14:paraId="1BAECA7A"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rPr>
              <w:t>100.912</w:t>
            </w:r>
          </w:p>
        </w:tc>
        <w:tc>
          <w:tcPr>
            <w:tcW w:w="1134" w:type="dxa"/>
            <w:tcBorders>
              <w:top w:val="nil"/>
              <w:bottom w:val="nil"/>
            </w:tcBorders>
            <w:vAlign w:val="bottom"/>
            <w:hideMark/>
          </w:tcPr>
          <w:p w14:paraId="1B9A6358"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rPr>
              <w:t>78.272</w:t>
            </w:r>
          </w:p>
        </w:tc>
        <w:tc>
          <w:tcPr>
            <w:tcW w:w="1134" w:type="dxa"/>
            <w:tcBorders>
              <w:top w:val="nil"/>
              <w:bottom w:val="nil"/>
            </w:tcBorders>
            <w:vAlign w:val="bottom"/>
            <w:hideMark/>
          </w:tcPr>
          <w:p w14:paraId="0CE1E337"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rPr>
              <w:t>58.455</w:t>
            </w:r>
          </w:p>
        </w:tc>
        <w:tc>
          <w:tcPr>
            <w:tcW w:w="851" w:type="dxa"/>
            <w:tcBorders>
              <w:top w:val="nil"/>
              <w:bottom w:val="nil"/>
            </w:tcBorders>
            <w:noWrap/>
            <w:hideMark/>
          </w:tcPr>
          <w:p w14:paraId="50D669F4"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sz w:val="20"/>
                <w:szCs w:val="20"/>
              </w:rPr>
              <w:t>-0.06%</w:t>
            </w:r>
          </w:p>
        </w:tc>
        <w:tc>
          <w:tcPr>
            <w:tcW w:w="850" w:type="dxa"/>
            <w:tcBorders>
              <w:top w:val="nil"/>
              <w:bottom w:val="nil"/>
            </w:tcBorders>
            <w:noWrap/>
            <w:hideMark/>
          </w:tcPr>
          <w:p w14:paraId="4CAB9F97"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sz w:val="20"/>
                <w:szCs w:val="20"/>
              </w:rPr>
              <w:t>-0.06%</w:t>
            </w:r>
          </w:p>
        </w:tc>
        <w:tc>
          <w:tcPr>
            <w:tcW w:w="1066" w:type="dxa"/>
            <w:tcBorders>
              <w:top w:val="nil"/>
              <w:bottom w:val="nil"/>
            </w:tcBorders>
            <w:noWrap/>
            <w:hideMark/>
          </w:tcPr>
          <w:p w14:paraId="6F16378C"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sz w:val="20"/>
                <w:szCs w:val="20"/>
              </w:rPr>
              <w:t>-0.06%</w:t>
            </w:r>
          </w:p>
        </w:tc>
      </w:tr>
      <w:tr w:rsidR="00F877FA" w:rsidRPr="00F72A32" w14:paraId="69D71F6E" w14:textId="77777777" w:rsidTr="0006168E">
        <w:trPr>
          <w:trHeight w:val="58"/>
          <w:jc w:val="center"/>
        </w:trPr>
        <w:tc>
          <w:tcPr>
            <w:cnfStyle w:val="001000000000" w:firstRow="0" w:lastRow="0" w:firstColumn="1" w:lastColumn="0" w:oddVBand="0" w:evenVBand="0" w:oddHBand="0" w:evenHBand="0" w:firstRowFirstColumn="0" w:firstRowLastColumn="0" w:lastRowFirstColumn="0" w:lastRowLastColumn="0"/>
            <w:tcW w:w="562" w:type="dxa"/>
            <w:tcBorders>
              <w:top w:val="nil"/>
              <w:bottom w:val="nil"/>
            </w:tcBorders>
            <w:vAlign w:val="center"/>
            <w:hideMark/>
          </w:tcPr>
          <w:p w14:paraId="29177C99" w14:textId="77777777" w:rsidR="00F877FA" w:rsidRPr="00F72A32" w:rsidRDefault="00F877FA" w:rsidP="0006168E">
            <w:pPr>
              <w:jc w:val="center"/>
              <w:rPr>
                <w:rFonts w:ascii="Times New Roman" w:hAnsi="Times New Roman"/>
                <w:b w:val="0"/>
                <w:bCs w:val="0"/>
                <w:color w:val="000000"/>
                <w:sz w:val="20"/>
                <w:szCs w:val="20"/>
                <w:lang w:eastAsia="en-ID"/>
              </w:rPr>
            </w:pPr>
            <w:r w:rsidRPr="00F72A32">
              <w:rPr>
                <w:rFonts w:ascii="Times New Roman" w:hAnsi="Times New Roman"/>
                <w:b w:val="0"/>
                <w:bCs w:val="0"/>
                <w:color w:val="000000"/>
                <w:sz w:val="20"/>
                <w:szCs w:val="20"/>
                <w:lang w:eastAsia="en-ID"/>
              </w:rPr>
              <w:t>10</w:t>
            </w:r>
          </w:p>
        </w:tc>
        <w:tc>
          <w:tcPr>
            <w:tcW w:w="1139" w:type="dxa"/>
            <w:tcBorders>
              <w:top w:val="nil"/>
              <w:bottom w:val="nil"/>
            </w:tcBorders>
            <w:vAlign w:val="center"/>
            <w:hideMark/>
          </w:tcPr>
          <w:p w14:paraId="0513CF74"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lang w:eastAsia="en-ID"/>
              </w:rPr>
              <w:t>4.72</w:t>
            </w:r>
          </w:p>
        </w:tc>
        <w:tc>
          <w:tcPr>
            <w:tcW w:w="709" w:type="dxa"/>
            <w:tcBorders>
              <w:top w:val="nil"/>
              <w:bottom w:val="nil"/>
            </w:tcBorders>
            <w:vAlign w:val="center"/>
            <w:hideMark/>
          </w:tcPr>
          <w:p w14:paraId="640A4EC2"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1B1C1D"/>
                <w:sz w:val="20"/>
                <w:szCs w:val="20"/>
                <w:lang w:eastAsia="en-ID"/>
              </w:rPr>
            </w:pPr>
            <w:r w:rsidRPr="00F72A32">
              <w:rPr>
                <w:rFonts w:ascii="Times New Roman" w:hAnsi="Times New Roman"/>
                <w:color w:val="1B1C1D"/>
                <w:sz w:val="20"/>
                <w:szCs w:val="20"/>
                <w:lang w:eastAsia="en-ID"/>
              </w:rPr>
              <w:t>17.39</w:t>
            </w:r>
          </w:p>
        </w:tc>
        <w:tc>
          <w:tcPr>
            <w:tcW w:w="1134" w:type="dxa"/>
            <w:tcBorders>
              <w:top w:val="nil"/>
              <w:bottom w:val="nil"/>
            </w:tcBorders>
            <w:vAlign w:val="bottom"/>
            <w:hideMark/>
          </w:tcPr>
          <w:p w14:paraId="7A7C5C76"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rPr>
              <w:t>65.148</w:t>
            </w:r>
          </w:p>
        </w:tc>
        <w:tc>
          <w:tcPr>
            <w:tcW w:w="1134" w:type="dxa"/>
            <w:tcBorders>
              <w:top w:val="nil"/>
              <w:bottom w:val="nil"/>
            </w:tcBorders>
            <w:vAlign w:val="bottom"/>
            <w:hideMark/>
          </w:tcPr>
          <w:p w14:paraId="0FF421F7"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rPr>
              <w:t>50.025</w:t>
            </w:r>
          </w:p>
        </w:tc>
        <w:tc>
          <w:tcPr>
            <w:tcW w:w="1134" w:type="dxa"/>
            <w:tcBorders>
              <w:top w:val="nil"/>
              <w:bottom w:val="nil"/>
            </w:tcBorders>
            <w:vAlign w:val="bottom"/>
            <w:hideMark/>
          </w:tcPr>
          <w:p w14:paraId="23C7C764"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rPr>
              <w:t>39.14</w:t>
            </w:r>
          </w:p>
        </w:tc>
        <w:tc>
          <w:tcPr>
            <w:tcW w:w="851" w:type="dxa"/>
            <w:tcBorders>
              <w:top w:val="nil"/>
              <w:bottom w:val="nil"/>
            </w:tcBorders>
            <w:noWrap/>
            <w:hideMark/>
          </w:tcPr>
          <w:p w14:paraId="423905D2"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sz w:val="20"/>
                <w:szCs w:val="20"/>
              </w:rPr>
              <w:t>0.02%</w:t>
            </w:r>
          </w:p>
        </w:tc>
        <w:tc>
          <w:tcPr>
            <w:tcW w:w="850" w:type="dxa"/>
            <w:tcBorders>
              <w:top w:val="nil"/>
              <w:bottom w:val="nil"/>
            </w:tcBorders>
            <w:noWrap/>
            <w:hideMark/>
          </w:tcPr>
          <w:p w14:paraId="20A10F80"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sz w:val="20"/>
                <w:szCs w:val="20"/>
              </w:rPr>
              <w:t>0.03%</w:t>
            </w:r>
          </w:p>
        </w:tc>
        <w:tc>
          <w:tcPr>
            <w:tcW w:w="1066" w:type="dxa"/>
            <w:tcBorders>
              <w:top w:val="nil"/>
              <w:bottom w:val="nil"/>
            </w:tcBorders>
            <w:noWrap/>
            <w:hideMark/>
          </w:tcPr>
          <w:p w14:paraId="5DDC5C8B"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sz w:val="20"/>
                <w:szCs w:val="20"/>
              </w:rPr>
              <w:t>0.03%</w:t>
            </w:r>
          </w:p>
        </w:tc>
      </w:tr>
      <w:tr w:rsidR="00F877FA" w:rsidRPr="00F72A32" w14:paraId="45A00B73" w14:textId="77777777" w:rsidTr="0006168E">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562" w:type="dxa"/>
            <w:tcBorders>
              <w:top w:val="nil"/>
              <w:bottom w:val="nil"/>
            </w:tcBorders>
            <w:vAlign w:val="center"/>
            <w:hideMark/>
          </w:tcPr>
          <w:p w14:paraId="7CDD9E1E" w14:textId="77777777" w:rsidR="00F877FA" w:rsidRPr="00F72A32" w:rsidRDefault="00F877FA" w:rsidP="0006168E">
            <w:pPr>
              <w:jc w:val="center"/>
              <w:rPr>
                <w:rFonts w:ascii="Times New Roman" w:hAnsi="Times New Roman"/>
                <w:b w:val="0"/>
                <w:bCs w:val="0"/>
                <w:color w:val="000000"/>
                <w:sz w:val="20"/>
                <w:szCs w:val="20"/>
                <w:lang w:eastAsia="en-ID"/>
              </w:rPr>
            </w:pPr>
            <w:r w:rsidRPr="00F72A32">
              <w:rPr>
                <w:rFonts w:ascii="Times New Roman" w:hAnsi="Times New Roman"/>
                <w:b w:val="0"/>
                <w:bCs w:val="0"/>
                <w:color w:val="000000"/>
                <w:sz w:val="20"/>
                <w:szCs w:val="20"/>
                <w:lang w:eastAsia="en-ID"/>
              </w:rPr>
              <w:t>14</w:t>
            </w:r>
          </w:p>
        </w:tc>
        <w:tc>
          <w:tcPr>
            <w:tcW w:w="1139" w:type="dxa"/>
            <w:tcBorders>
              <w:top w:val="nil"/>
              <w:bottom w:val="nil"/>
            </w:tcBorders>
            <w:vAlign w:val="center"/>
            <w:hideMark/>
          </w:tcPr>
          <w:p w14:paraId="5D07D8F6"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lang w:eastAsia="en-ID"/>
              </w:rPr>
              <w:t>6.60</w:t>
            </w:r>
          </w:p>
        </w:tc>
        <w:tc>
          <w:tcPr>
            <w:tcW w:w="709" w:type="dxa"/>
            <w:tcBorders>
              <w:top w:val="nil"/>
              <w:bottom w:val="nil"/>
            </w:tcBorders>
            <w:vAlign w:val="center"/>
            <w:hideMark/>
          </w:tcPr>
          <w:p w14:paraId="111B3D25"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1B1C1D"/>
                <w:sz w:val="20"/>
                <w:szCs w:val="20"/>
                <w:lang w:eastAsia="en-ID"/>
              </w:rPr>
            </w:pPr>
            <w:r w:rsidRPr="00F72A32">
              <w:rPr>
                <w:rFonts w:ascii="Times New Roman" w:hAnsi="Times New Roman"/>
                <w:color w:val="1B1C1D"/>
                <w:sz w:val="20"/>
                <w:szCs w:val="20"/>
                <w:lang w:eastAsia="en-ID"/>
              </w:rPr>
              <w:t>24.34</w:t>
            </w:r>
          </w:p>
        </w:tc>
        <w:tc>
          <w:tcPr>
            <w:tcW w:w="1134" w:type="dxa"/>
            <w:tcBorders>
              <w:top w:val="nil"/>
              <w:bottom w:val="nil"/>
            </w:tcBorders>
            <w:vAlign w:val="bottom"/>
            <w:hideMark/>
          </w:tcPr>
          <w:p w14:paraId="5D057DDF"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rPr>
              <w:t>36.376</w:t>
            </w:r>
          </w:p>
        </w:tc>
        <w:tc>
          <w:tcPr>
            <w:tcW w:w="1134" w:type="dxa"/>
            <w:tcBorders>
              <w:top w:val="nil"/>
              <w:bottom w:val="nil"/>
            </w:tcBorders>
            <w:vAlign w:val="bottom"/>
            <w:hideMark/>
          </w:tcPr>
          <w:p w14:paraId="36BAAE27"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rPr>
              <w:t>25.421</w:t>
            </w:r>
          </w:p>
        </w:tc>
        <w:tc>
          <w:tcPr>
            <w:tcW w:w="1134" w:type="dxa"/>
            <w:tcBorders>
              <w:top w:val="nil"/>
              <w:bottom w:val="nil"/>
            </w:tcBorders>
            <w:vAlign w:val="bottom"/>
            <w:hideMark/>
          </w:tcPr>
          <w:p w14:paraId="32B7D55A"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rPr>
              <w:t>22.524</w:t>
            </w:r>
          </w:p>
        </w:tc>
        <w:tc>
          <w:tcPr>
            <w:tcW w:w="851" w:type="dxa"/>
            <w:tcBorders>
              <w:top w:val="nil"/>
              <w:bottom w:val="nil"/>
            </w:tcBorders>
            <w:noWrap/>
            <w:hideMark/>
          </w:tcPr>
          <w:p w14:paraId="5180A69A"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sz w:val="20"/>
                <w:szCs w:val="20"/>
              </w:rPr>
              <w:t>-0.03%</w:t>
            </w:r>
          </w:p>
        </w:tc>
        <w:tc>
          <w:tcPr>
            <w:tcW w:w="850" w:type="dxa"/>
            <w:tcBorders>
              <w:top w:val="nil"/>
              <w:bottom w:val="nil"/>
            </w:tcBorders>
            <w:noWrap/>
            <w:hideMark/>
          </w:tcPr>
          <w:p w14:paraId="4F8431AB"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sz w:val="20"/>
                <w:szCs w:val="20"/>
              </w:rPr>
              <w:t>-0.04%</w:t>
            </w:r>
          </w:p>
        </w:tc>
        <w:tc>
          <w:tcPr>
            <w:tcW w:w="1066" w:type="dxa"/>
            <w:tcBorders>
              <w:top w:val="nil"/>
              <w:bottom w:val="nil"/>
            </w:tcBorders>
            <w:noWrap/>
            <w:hideMark/>
          </w:tcPr>
          <w:p w14:paraId="1D725127" w14:textId="77777777" w:rsidR="00F877FA" w:rsidRPr="00F72A32" w:rsidRDefault="00F877FA" w:rsidP="0006168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sz w:val="20"/>
                <w:szCs w:val="20"/>
              </w:rPr>
              <w:t>-0.03%</w:t>
            </w:r>
          </w:p>
        </w:tc>
      </w:tr>
      <w:tr w:rsidR="00F877FA" w:rsidRPr="00F72A32" w14:paraId="43A9EA35" w14:textId="77777777" w:rsidTr="0006168E">
        <w:trPr>
          <w:trHeight w:val="58"/>
          <w:jc w:val="center"/>
        </w:trPr>
        <w:tc>
          <w:tcPr>
            <w:cnfStyle w:val="001000000000" w:firstRow="0" w:lastRow="0" w:firstColumn="1" w:lastColumn="0" w:oddVBand="0" w:evenVBand="0" w:oddHBand="0" w:evenHBand="0" w:firstRowFirstColumn="0" w:firstRowLastColumn="0" w:lastRowFirstColumn="0" w:lastRowLastColumn="0"/>
            <w:tcW w:w="562" w:type="dxa"/>
            <w:tcBorders>
              <w:top w:val="nil"/>
            </w:tcBorders>
            <w:noWrap/>
            <w:vAlign w:val="center"/>
            <w:hideMark/>
          </w:tcPr>
          <w:p w14:paraId="27E42327" w14:textId="77777777" w:rsidR="00F877FA" w:rsidRPr="00F72A32" w:rsidRDefault="00F877FA" w:rsidP="0006168E">
            <w:pPr>
              <w:jc w:val="center"/>
              <w:rPr>
                <w:rFonts w:ascii="Times New Roman" w:hAnsi="Times New Roman"/>
                <w:b w:val="0"/>
                <w:bCs w:val="0"/>
                <w:color w:val="000000"/>
                <w:sz w:val="20"/>
                <w:szCs w:val="20"/>
                <w:lang w:eastAsia="en-ID"/>
              </w:rPr>
            </w:pPr>
            <w:r w:rsidRPr="00F72A32">
              <w:rPr>
                <w:rFonts w:ascii="Times New Roman" w:hAnsi="Times New Roman"/>
                <w:b w:val="0"/>
                <w:bCs w:val="0"/>
                <w:color w:val="000000"/>
                <w:sz w:val="20"/>
                <w:szCs w:val="20"/>
                <w:lang w:eastAsia="en-ID"/>
              </w:rPr>
              <w:t>18</w:t>
            </w:r>
          </w:p>
        </w:tc>
        <w:tc>
          <w:tcPr>
            <w:tcW w:w="1139" w:type="dxa"/>
            <w:tcBorders>
              <w:top w:val="nil"/>
            </w:tcBorders>
            <w:noWrap/>
            <w:vAlign w:val="center"/>
            <w:hideMark/>
          </w:tcPr>
          <w:p w14:paraId="762569FA"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lang w:eastAsia="en-ID"/>
              </w:rPr>
              <w:t>8.49</w:t>
            </w:r>
          </w:p>
        </w:tc>
        <w:tc>
          <w:tcPr>
            <w:tcW w:w="709" w:type="dxa"/>
            <w:tcBorders>
              <w:top w:val="nil"/>
            </w:tcBorders>
            <w:vAlign w:val="center"/>
            <w:hideMark/>
          </w:tcPr>
          <w:p w14:paraId="145FA1B8"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1B1C1D"/>
                <w:sz w:val="20"/>
                <w:szCs w:val="20"/>
                <w:lang w:eastAsia="en-ID"/>
              </w:rPr>
            </w:pPr>
            <w:r w:rsidRPr="00F72A32">
              <w:rPr>
                <w:rFonts w:ascii="Times New Roman" w:hAnsi="Times New Roman"/>
                <w:color w:val="1B1C1D"/>
                <w:sz w:val="20"/>
                <w:szCs w:val="20"/>
                <w:lang w:eastAsia="en-ID"/>
              </w:rPr>
              <w:t>31.30</w:t>
            </w:r>
          </w:p>
        </w:tc>
        <w:tc>
          <w:tcPr>
            <w:tcW w:w="1134" w:type="dxa"/>
            <w:tcBorders>
              <w:top w:val="nil"/>
            </w:tcBorders>
            <w:noWrap/>
            <w:vAlign w:val="bottom"/>
            <w:hideMark/>
          </w:tcPr>
          <w:p w14:paraId="33CBDA19"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rPr>
              <w:t>24.964</w:t>
            </w:r>
          </w:p>
        </w:tc>
        <w:tc>
          <w:tcPr>
            <w:tcW w:w="1134" w:type="dxa"/>
            <w:tcBorders>
              <w:top w:val="nil"/>
            </w:tcBorders>
            <w:noWrap/>
            <w:vAlign w:val="bottom"/>
            <w:hideMark/>
          </w:tcPr>
          <w:p w14:paraId="2E7ACB26"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rPr>
              <w:t>15.344</w:t>
            </w:r>
          </w:p>
        </w:tc>
        <w:tc>
          <w:tcPr>
            <w:tcW w:w="1134" w:type="dxa"/>
            <w:tcBorders>
              <w:top w:val="nil"/>
            </w:tcBorders>
            <w:noWrap/>
            <w:vAlign w:val="bottom"/>
            <w:hideMark/>
          </w:tcPr>
          <w:p w14:paraId="37D03105"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color w:val="000000"/>
                <w:sz w:val="20"/>
                <w:szCs w:val="20"/>
              </w:rPr>
              <w:t>15.48</w:t>
            </w:r>
          </w:p>
        </w:tc>
        <w:tc>
          <w:tcPr>
            <w:tcW w:w="851" w:type="dxa"/>
            <w:tcBorders>
              <w:top w:val="nil"/>
            </w:tcBorders>
            <w:noWrap/>
            <w:hideMark/>
          </w:tcPr>
          <w:p w14:paraId="48F559D8"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sz w:val="20"/>
                <w:szCs w:val="20"/>
              </w:rPr>
              <w:t>-0.01%</w:t>
            </w:r>
          </w:p>
        </w:tc>
        <w:tc>
          <w:tcPr>
            <w:tcW w:w="850" w:type="dxa"/>
            <w:tcBorders>
              <w:top w:val="nil"/>
            </w:tcBorders>
            <w:noWrap/>
            <w:hideMark/>
          </w:tcPr>
          <w:p w14:paraId="078482D2"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sz w:val="20"/>
                <w:szCs w:val="20"/>
              </w:rPr>
              <w:t>-0.01%</w:t>
            </w:r>
          </w:p>
        </w:tc>
        <w:tc>
          <w:tcPr>
            <w:tcW w:w="1066" w:type="dxa"/>
            <w:tcBorders>
              <w:top w:val="nil"/>
            </w:tcBorders>
            <w:noWrap/>
            <w:hideMark/>
          </w:tcPr>
          <w:p w14:paraId="019B737B" w14:textId="77777777" w:rsidR="00F877FA" w:rsidRPr="00F72A32" w:rsidRDefault="00F877FA" w:rsidP="0006168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en-ID"/>
              </w:rPr>
            </w:pPr>
            <w:r w:rsidRPr="00F72A32">
              <w:rPr>
                <w:rFonts w:ascii="Times New Roman" w:hAnsi="Times New Roman"/>
                <w:sz w:val="20"/>
                <w:szCs w:val="20"/>
              </w:rPr>
              <w:t>-0.01%</w:t>
            </w:r>
          </w:p>
        </w:tc>
      </w:tr>
    </w:tbl>
    <w:p w14:paraId="688AD9C1" w14:textId="77777777" w:rsidR="00F877FA" w:rsidRPr="00F72A32" w:rsidRDefault="00F877FA" w:rsidP="00F877FA">
      <w:pPr>
        <w:spacing w:before="120" w:after="200"/>
        <w:ind w:left="425"/>
        <w:rPr>
          <w:sz w:val="20"/>
        </w:rPr>
      </w:pPr>
      <w:r w:rsidRPr="00F72A32">
        <w:rPr>
          <w:b/>
          <w:bCs/>
          <w:sz w:val="20"/>
        </w:rPr>
        <w:t>Notes:</w:t>
      </w:r>
      <w:r w:rsidRPr="00F72A32">
        <w:rPr>
          <w:sz w:val="20"/>
        </w:rPr>
        <w:t xml:space="preserve"> (1) Positive error indicates overprediction; (2) negative error indicates underprediction</w:t>
      </w:r>
    </w:p>
    <w:p w14:paraId="3B0885E4" w14:textId="31D0B900" w:rsidR="006F4FCB" w:rsidRPr="002817DE" w:rsidRDefault="006F4FCB" w:rsidP="006F4FCB">
      <w:pPr>
        <w:pStyle w:val="Caption"/>
        <w:jc w:val="center"/>
        <w:rPr>
          <w:rFonts w:ascii="Times New Roman" w:hAnsi="Times New Roman"/>
          <w:b w:val="0"/>
          <w:bCs w:val="0"/>
          <w:color w:val="auto"/>
          <w:sz w:val="20"/>
          <w:szCs w:val="20"/>
        </w:rPr>
      </w:pPr>
    </w:p>
    <w:p w14:paraId="77D82B78" w14:textId="77777777" w:rsidR="006F4FCB" w:rsidRPr="00B85026" w:rsidRDefault="006F4FCB" w:rsidP="00B96CA8">
      <w:pPr>
        <w:jc w:val="both"/>
      </w:pPr>
    </w:p>
    <w:sectPr w:rsidR="006F4FCB" w:rsidRPr="00B85026">
      <w:headerReference w:type="even" r:id="rId9"/>
      <w:headerReference w:type="default" r:id="rId10"/>
      <w:type w:val="continuous"/>
      <w:pgSz w:w="11907" w:h="16840"/>
      <w:pgMar w:top="1588" w:right="1134" w:bottom="1134" w:left="1418" w:header="1134" w:footer="737" w:gutter="0"/>
      <w:pgNumType w:start="177"/>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96AEB8" w14:textId="77777777" w:rsidR="009F5781" w:rsidRDefault="009F5781">
      <w:r>
        <w:separator/>
      </w:r>
    </w:p>
  </w:endnote>
  <w:endnote w:type="continuationSeparator" w:id="0">
    <w:p w14:paraId="17C89A96" w14:textId="77777777" w:rsidR="009F5781" w:rsidRDefault="009F57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atang">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Gadugi">
    <w:panose1 w:val="020B0502040204020203"/>
    <w:charset w:val="00"/>
    <w:family w:val="swiss"/>
    <w:pitch w:val="variable"/>
    <w:sig w:usb0="80000003" w:usb1="02000000" w:usb2="00003000" w:usb3="00000000" w:csb0="00000001"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2F1721" w14:textId="77777777" w:rsidR="009F5781" w:rsidRDefault="009F5781">
      <w:r>
        <w:separator/>
      </w:r>
    </w:p>
  </w:footnote>
  <w:footnote w:type="continuationSeparator" w:id="0">
    <w:p w14:paraId="0B01987A" w14:textId="77777777" w:rsidR="009F5781" w:rsidRDefault="009F578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435BB0" w14:textId="568CD46D" w:rsidR="0091686B" w:rsidRDefault="00461CE7" w:rsidP="00070AAE">
    <w:pPr>
      <w:pBdr>
        <w:top w:val="nil"/>
        <w:left w:val="nil"/>
        <w:bottom w:val="single" w:sz="12" w:space="1" w:color="000000"/>
        <w:right w:val="nil"/>
        <w:between w:val="nil"/>
      </w:pBdr>
      <w:tabs>
        <w:tab w:val="right" w:pos="9356"/>
      </w:tabs>
      <w:rPr>
        <w:color w:val="000000"/>
        <w:sz w:val="20"/>
        <w:szCs w:val="20"/>
      </w:rPr>
    </w:pPr>
    <w:r>
      <w:rPr>
        <w:color w:val="000000"/>
        <w:sz w:val="20"/>
        <w:szCs w:val="20"/>
      </w:rPr>
      <w:t>Supplementary Material</w:t>
    </w:r>
    <w:r w:rsidR="0091686B">
      <w:rPr>
        <w:color w:val="000000"/>
        <w:sz w:val="20"/>
        <w:szCs w:val="20"/>
      </w:rPr>
      <w:tab/>
    </w:r>
    <w:r w:rsidR="0091686B" w:rsidRPr="0091686B">
      <w:rPr>
        <w:color w:val="000000"/>
        <w:sz w:val="20"/>
        <w:szCs w:val="20"/>
      </w:rPr>
      <w:t>Reaktor XX(X) Year XXX: 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0A51E2" w14:textId="77777777" w:rsidR="00461CE7" w:rsidRDefault="00461CE7" w:rsidP="00461CE7">
    <w:pPr>
      <w:pBdr>
        <w:top w:val="nil"/>
        <w:left w:val="nil"/>
        <w:bottom w:val="single" w:sz="12" w:space="1" w:color="000000"/>
        <w:right w:val="nil"/>
        <w:between w:val="nil"/>
      </w:pBdr>
      <w:tabs>
        <w:tab w:val="right" w:pos="9356"/>
      </w:tabs>
      <w:rPr>
        <w:color w:val="000000"/>
        <w:sz w:val="20"/>
        <w:szCs w:val="20"/>
      </w:rPr>
    </w:pPr>
    <w:r>
      <w:rPr>
        <w:color w:val="000000"/>
        <w:sz w:val="20"/>
        <w:szCs w:val="20"/>
      </w:rPr>
      <w:t>Supplementary Material</w:t>
    </w:r>
    <w:r>
      <w:rPr>
        <w:color w:val="000000"/>
        <w:sz w:val="20"/>
        <w:szCs w:val="20"/>
      </w:rPr>
      <w:tab/>
    </w:r>
    <w:r w:rsidRPr="0091686B">
      <w:rPr>
        <w:color w:val="000000"/>
        <w:sz w:val="20"/>
        <w:szCs w:val="20"/>
      </w:rPr>
      <w:t>Reaktor XX(X) Year XXX: xx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491C6A"/>
    <w:multiLevelType w:val="multilevel"/>
    <w:tmpl w:val="D480CF80"/>
    <w:lvl w:ilvl="0">
      <w:start w:val="1"/>
      <w:numFmt w:val="decimal"/>
      <w:pStyle w:val="Section"/>
      <w:suff w:val="nothing"/>
      <w:lvlText w:val="%1.  "/>
      <w:lvlJc w:val="left"/>
      <w:pPr>
        <w:ind w:left="2476" w:firstLine="0"/>
      </w:pPr>
    </w:lvl>
    <w:lvl w:ilvl="1">
      <w:start w:val="1"/>
      <w:numFmt w:val="decimal"/>
      <w:pStyle w:val="Subsection"/>
      <w:suff w:val="nothing"/>
      <w:lvlText w:val="%1.%2.  "/>
      <w:lvlJc w:val="left"/>
      <w:pPr>
        <w:ind w:left="6021" w:firstLine="0"/>
      </w:pPr>
      <w:rPr>
        <w:rFonts w:hint="default"/>
      </w:rPr>
    </w:lvl>
    <w:lvl w:ilvl="2">
      <w:start w:val="1"/>
      <w:numFmt w:val="decimal"/>
      <w:pStyle w:val="Subsubsection"/>
      <w:suff w:val="nothing"/>
      <w:lvlText w:val="%1.%2.%3.  "/>
      <w:lvlJc w:val="left"/>
      <w:pPr>
        <w:ind w:left="2476" w:firstLine="142"/>
      </w:pPr>
      <w:rPr>
        <w:rFonts w:ascii="Times New Roman" w:hAnsi="Times New Roman" w:cs="Times New Roman" w:hint="default"/>
        <w:b/>
        <w:bCs/>
        <w:i w:val="0"/>
        <w:iCs/>
        <w:sz w:val="20"/>
        <w:szCs w:val="20"/>
      </w:rPr>
    </w:lvl>
    <w:lvl w:ilvl="3">
      <w:start w:val="1"/>
      <w:numFmt w:val="decimal"/>
      <w:lvlText w:val="%1.%2.%3.%4"/>
      <w:lvlJc w:val="left"/>
      <w:pPr>
        <w:tabs>
          <w:tab w:val="num" w:pos="3340"/>
        </w:tabs>
        <w:ind w:left="3340" w:hanging="864"/>
      </w:pPr>
      <w:rPr>
        <w:rFonts w:hint="default"/>
      </w:rPr>
    </w:lvl>
    <w:lvl w:ilvl="4">
      <w:start w:val="1"/>
      <w:numFmt w:val="decimal"/>
      <w:lvlText w:val="%1.%2.%3.%4.%5"/>
      <w:lvlJc w:val="left"/>
      <w:pPr>
        <w:tabs>
          <w:tab w:val="num" w:pos="3484"/>
        </w:tabs>
        <w:ind w:left="3484" w:hanging="1008"/>
      </w:pPr>
      <w:rPr>
        <w:rFonts w:hint="default"/>
      </w:rPr>
    </w:lvl>
    <w:lvl w:ilvl="5">
      <w:start w:val="1"/>
      <w:numFmt w:val="decimal"/>
      <w:lvlText w:val="%1.%2.%3.%4.%5.%6"/>
      <w:lvlJc w:val="left"/>
      <w:pPr>
        <w:tabs>
          <w:tab w:val="num" w:pos="3628"/>
        </w:tabs>
        <w:ind w:left="3628" w:hanging="1152"/>
      </w:pPr>
      <w:rPr>
        <w:rFonts w:hint="default"/>
      </w:rPr>
    </w:lvl>
    <w:lvl w:ilvl="6">
      <w:start w:val="1"/>
      <w:numFmt w:val="decimal"/>
      <w:lvlText w:val="%1.%2.%3.%4.%5.%6.%7"/>
      <w:lvlJc w:val="left"/>
      <w:pPr>
        <w:tabs>
          <w:tab w:val="num" w:pos="3772"/>
        </w:tabs>
        <w:ind w:left="3772" w:hanging="1296"/>
      </w:pPr>
      <w:rPr>
        <w:rFonts w:hint="default"/>
      </w:rPr>
    </w:lvl>
    <w:lvl w:ilvl="7">
      <w:start w:val="1"/>
      <w:numFmt w:val="decimal"/>
      <w:lvlText w:val="%1.%2.%3.%4.%5.%6.%7.%8"/>
      <w:lvlJc w:val="left"/>
      <w:pPr>
        <w:tabs>
          <w:tab w:val="num" w:pos="3916"/>
        </w:tabs>
        <w:ind w:left="3916" w:hanging="1440"/>
      </w:pPr>
      <w:rPr>
        <w:rFonts w:hint="default"/>
      </w:rPr>
    </w:lvl>
    <w:lvl w:ilvl="8">
      <w:start w:val="1"/>
      <w:numFmt w:val="decimal"/>
      <w:lvlText w:val="%1.%2.%3.%4.%5.%6.%7.%8.%9"/>
      <w:lvlJc w:val="left"/>
      <w:pPr>
        <w:tabs>
          <w:tab w:val="num" w:pos="4060"/>
        </w:tabs>
        <w:ind w:left="4060" w:hanging="1584"/>
      </w:pPr>
      <w:rPr>
        <w:rFonts w:hint="default"/>
      </w:rPr>
    </w:lvl>
  </w:abstractNum>
  <w:abstractNum w:abstractNumId="1" w15:restartNumberingAfterBreak="0">
    <w:nsid w:val="115B02F9"/>
    <w:multiLevelType w:val="hybridMultilevel"/>
    <w:tmpl w:val="E702E7C0"/>
    <w:lvl w:ilvl="0" w:tplc="1F2404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5C02B48"/>
    <w:multiLevelType w:val="hybridMultilevel"/>
    <w:tmpl w:val="EAE02F72"/>
    <w:lvl w:ilvl="0" w:tplc="CB620C8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4" w15:restartNumberingAfterBreak="0">
    <w:nsid w:val="38F143DD"/>
    <w:multiLevelType w:val="hybridMultilevel"/>
    <w:tmpl w:val="4274CB84"/>
    <w:lvl w:ilvl="0" w:tplc="E3E6A8F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B0F64A3"/>
    <w:multiLevelType w:val="hybridMultilevel"/>
    <w:tmpl w:val="0826F00E"/>
    <w:lvl w:ilvl="0" w:tplc="1F2404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CA5383E"/>
    <w:multiLevelType w:val="hybridMultilevel"/>
    <w:tmpl w:val="012E99CE"/>
    <w:lvl w:ilvl="0" w:tplc="8648110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D464E92"/>
    <w:multiLevelType w:val="hybridMultilevel"/>
    <w:tmpl w:val="571C3294"/>
    <w:lvl w:ilvl="0" w:tplc="677C9764">
      <w:start w:val="1"/>
      <w:numFmt w:val="lowerLetter"/>
      <w:lvlText w:val="(%1)"/>
      <w:lvlJc w:val="left"/>
      <w:pPr>
        <w:ind w:left="720" w:hanging="360"/>
      </w:pPr>
      <w:rPr>
        <w:rFonts w:hint="default"/>
        <w:sz w:val="1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8200F59"/>
    <w:multiLevelType w:val="hybridMultilevel"/>
    <w:tmpl w:val="37369BBE"/>
    <w:lvl w:ilvl="0" w:tplc="066EFF4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23A22B1"/>
    <w:multiLevelType w:val="hybridMultilevel"/>
    <w:tmpl w:val="70480FF2"/>
    <w:lvl w:ilvl="0" w:tplc="417485E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6975A11"/>
    <w:multiLevelType w:val="hybridMultilevel"/>
    <w:tmpl w:val="17E89730"/>
    <w:lvl w:ilvl="0" w:tplc="1F2404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95835299">
    <w:abstractNumId w:val="0"/>
  </w:num>
  <w:num w:numId="2" w16cid:durableId="831793421">
    <w:abstractNumId w:val="9"/>
  </w:num>
  <w:num w:numId="3" w16cid:durableId="45301482">
    <w:abstractNumId w:val="2"/>
  </w:num>
  <w:num w:numId="4" w16cid:durableId="1372342971">
    <w:abstractNumId w:val="6"/>
  </w:num>
  <w:num w:numId="5" w16cid:durableId="487987161">
    <w:abstractNumId w:val="8"/>
  </w:num>
  <w:num w:numId="6" w16cid:durableId="217472829">
    <w:abstractNumId w:val="1"/>
  </w:num>
  <w:num w:numId="7" w16cid:durableId="1294826157">
    <w:abstractNumId w:val="3"/>
  </w:num>
  <w:num w:numId="8" w16cid:durableId="360281558">
    <w:abstractNumId w:val="4"/>
  </w:num>
  <w:num w:numId="9" w16cid:durableId="1799835193">
    <w:abstractNumId w:val="7"/>
  </w:num>
  <w:num w:numId="10" w16cid:durableId="1513181732">
    <w:abstractNumId w:val="10"/>
  </w:num>
  <w:num w:numId="11" w16cid:durableId="132802375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A2sjQxNze1tDAyNzBU0lEKTi0uzszPAykwqgUA3QV2ZywAAAA="/>
  </w:docVars>
  <w:rsids>
    <w:rsidRoot w:val="00B76548"/>
    <w:rsid w:val="0000084C"/>
    <w:rsid w:val="00003381"/>
    <w:rsid w:val="00004839"/>
    <w:rsid w:val="00005DD5"/>
    <w:rsid w:val="00011717"/>
    <w:rsid w:val="00013560"/>
    <w:rsid w:val="000158CE"/>
    <w:rsid w:val="000171BF"/>
    <w:rsid w:val="00020CA2"/>
    <w:rsid w:val="000265AB"/>
    <w:rsid w:val="00027D57"/>
    <w:rsid w:val="0003083D"/>
    <w:rsid w:val="00032301"/>
    <w:rsid w:val="00032781"/>
    <w:rsid w:val="000351BA"/>
    <w:rsid w:val="00037801"/>
    <w:rsid w:val="000416E7"/>
    <w:rsid w:val="00051542"/>
    <w:rsid w:val="00052605"/>
    <w:rsid w:val="00052D95"/>
    <w:rsid w:val="00054EB9"/>
    <w:rsid w:val="00057165"/>
    <w:rsid w:val="00060040"/>
    <w:rsid w:val="00063D67"/>
    <w:rsid w:val="00064219"/>
    <w:rsid w:val="00064372"/>
    <w:rsid w:val="0006553A"/>
    <w:rsid w:val="000660FF"/>
    <w:rsid w:val="00070AAE"/>
    <w:rsid w:val="00070F71"/>
    <w:rsid w:val="00071408"/>
    <w:rsid w:val="00073A7D"/>
    <w:rsid w:val="0008106A"/>
    <w:rsid w:val="00083208"/>
    <w:rsid w:val="0009095D"/>
    <w:rsid w:val="00091D10"/>
    <w:rsid w:val="000957DC"/>
    <w:rsid w:val="00096E76"/>
    <w:rsid w:val="000A06B1"/>
    <w:rsid w:val="000A225D"/>
    <w:rsid w:val="000A2561"/>
    <w:rsid w:val="000A2840"/>
    <w:rsid w:val="000A4F8E"/>
    <w:rsid w:val="000A6D17"/>
    <w:rsid w:val="000B2F54"/>
    <w:rsid w:val="000B516F"/>
    <w:rsid w:val="000B6113"/>
    <w:rsid w:val="000B7387"/>
    <w:rsid w:val="000C26AB"/>
    <w:rsid w:val="000C29CA"/>
    <w:rsid w:val="000C7ECF"/>
    <w:rsid w:val="000D1BB4"/>
    <w:rsid w:val="000D241F"/>
    <w:rsid w:val="000D6E19"/>
    <w:rsid w:val="000D7151"/>
    <w:rsid w:val="000E171E"/>
    <w:rsid w:val="000E2617"/>
    <w:rsid w:val="000F0C84"/>
    <w:rsid w:val="000F5579"/>
    <w:rsid w:val="00102214"/>
    <w:rsid w:val="00103521"/>
    <w:rsid w:val="00110211"/>
    <w:rsid w:val="00114A50"/>
    <w:rsid w:val="00115A2B"/>
    <w:rsid w:val="0011671E"/>
    <w:rsid w:val="0011739B"/>
    <w:rsid w:val="00117C54"/>
    <w:rsid w:val="00120897"/>
    <w:rsid w:val="00123A4D"/>
    <w:rsid w:val="00124328"/>
    <w:rsid w:val="001308B9"/>
    <w:rsid w:val="0013354E"/>
    <w:rsid w:val="00135762"/>
    <w:rsid w:val="001365A9"/>
    <w:rsid w:val="0014287F"/>
    <w:rsid w:val="00144EE8"/>
    <w:rsid w:val="0014551D"/>
    <w:rsid w:val="00150AFA"/>
    <w:rsid w:val="00150DA4"/>
    <w:rsid w:val="00151C3F"/>
    <w:rsid w:val="00152F70"/>
    <w:rsid w:val="001531B1"/>
    <w:rsid w:val="0015548F"/>
    <w:rsid w:val="00156E51"/>
    <w:rsid w:val="00156FCE"/>
    <w:rsid w:val="00157FF9"/>
    <w:rsid w:val="00161E99"/>
    <w:rsid w:val="00163201"/>
    <w:rsid w:val="0016599B"/>
    <w:rsid w:val="00166311"/>
    <w:rsid w:val="00167C27"/>
    <w:rsid w:val="00170B7F"/>
    <w:rsid w:val="0017102A"/>
    <w:rsid w:val="00173414"/>
    <w:rsid w:val="00173C6B"/>
    <w:rsid w:val="00176083"/>
    <w:rsid w:val="00185732"/>
    <w:rsid w:val="00186B83"/>
    <w:rsid w:val="0019022B"/>
    <w:rsid w:val="0019080C"/>
    <w:rsid w:val="0019295F"/>
    <w:rsid w:val="001937C8"/>
    <w:rsid w:val="001937DB"/>
    <w:rsid w:val="001966E8"/>
    <w:rsid w:val="001A537C"/>
    <w:rsid w:val="001A6422"/>
    <w:rsid w:val="001A70C5"/>
    <w:rsid w:val="001A7763"/>
    <w:rsid w:val="001A78E3"/>
    <w:rsid w:val="001B43E0"/>
    <w:rsid w:val="001B5F8C"/>
    <w:rsid w:val="001C01AF"/>
    <w:rsid w:val="001C0ECF"/>
    <w:rsid w:val="001C3B20"/>
    <w:rsid w:val="001C7D76"/>
    <w:rsid w:val="001D10E5"/>
    <w:rsid w:val="001D141C"/>
    <w:rsid w:val="001D165D"/>
    <w:rsid w:val="001D2F28"/>
    <w:rsid w:val="001D4801"/>
    <w:rsid w:val="001D7304"/>
    <w:rsid w:val="001E3BEB"/>
    <w:rsid w:val="001E3C99"/>
    <w:rsid w:val="001E6BA1"/>
    <w:rsid w:val="001E7DD2"/>
    <w:rsid w:val="001F064F"/>
    <w:rsid w:val="001F1A35"/>
    <w:rsid w:val="001F245A"/>
    <w:rsid w:val="001F26F4"/>
    <w:rsid w:val="001F5B08"/>
    <w:rsid w:val="0020058B"/>
    <w:rsid w:val="002017A4"/>
    <w:rsid w:val="002054F6"/>
    <w:rsid w:val="002115D7"/>
    <w:rsid w:val="00215525"/>
    <w:rsid w:val="002159A5"/>
    <w:rsid w:val="002202B6"/>
    <w:rsid w:val="00220595"/>
    <w:rsid w:val="00220B25"/>
    <w:rsid w:val="002222FD"/>
    <w:rsid w:val="00222C6B"/>
    <w:rsid w:val="00225996"/>
    <w:rsid w:val="002313F7"/>
    <w:rsid w:val="00231497"/>
    <w:rsid w:val="002335DE"/>
    <w:rsid w:val="0023391F"/>
    <w:rsid w:val="00235E73"/>
    <w:rsid w:val="0023758F"/>
    <w:rsid w:val="0024204F"/>
    <w:rsid w:val="002476E5"/>
    <w:rsid w:val="00250F42"/>
    <w:rsid w:val="002518AA"/>
    <w:rsid w:val="002540CC"/>
    <w:rsid w:val="0025732B"/>
    <w:rsid w:val="00262716"/>
    <w:rsid w:val="00266EC9"/>
    <w:rsid w:val="002670B8"/>
    <w:rsid w:val="00267661"/>
    <w:rsid w:val="00277B7C"/>
    <w:rsid w:val="00277BC0"/>
    <w:rsid w:val="002817DE"/>
    <w:rsid w:val="00283516"/>
    <w:rsid w:val="002844D3"/>
    <w:rsid w:val="00284D0C"/>
    <w:rsid w:val="002877F4"/>
    <w:rsid w:val="00294B78"/>
    <w:rsid w:val="002A0746"/>
    <w:rsid w:val="002A090A"/>
    <w:rsid w:val="002A22A7"/>
    <w:rsid w:val="002A45EE"/>
    <w:rsid w:val="002A4FF6"/>
    <w:rsid w:val="002A59F2"/>
    <w:rsid w:val="002B11C3"/>
    <w:rsid w:val="002B1D95"/>
    <w:rsid w:val="002B3D5B"/>
    <w:rsid w:val="002B5AE7"/>
    <w:rsid w:val="002B7FC2"/>
    <w:rsid w:val="002C107C"/>
    <w:rsid w:val="002C37F3"/>
    <w:rsid w:val="002C444E"/>
    <w:rsid w:val="002C5787"/>
    <w:rsid w:val="002C71F6"/>
    <w:rsid w:val="002D0B0F"/>
    <w:rsid w:val="002D159D"/>
    <w:rsid w:val="002D1C93"/>
    <w:rsid w:val="002D357F"/>
    <w:rsid w:val="002D5DCF"/>
    <w:rsid w:val="002F0298"/>
    <w:rsid w:val="002F5338"/>
    <w:rsid w:val="003002CD"/>
    <w:rsid w:val="00301305"/>
    <w:rsid w:val="00304A68"/>
    <w:rsid w:val="00305A88"/>
    <w:rsid w:val="00306204"/>
    <w:rsid w:val="00312D92"/>
    <w:rsid w:val="00313F57"/>
    <w:rsid w:val="00315174"/>
    <w:rsid w:val="00315A5A"/>
    <w:rsid w:val="003166EB"/>
    <w:rsid w:val="00320856"/>
    <w:rsid w:val="0032490D"/>
    <w:rsid w:val="00324A5A"/>
    <w:rsid w:val="00333D8E"/>
    <w:rsid w:val="00337F3B"/>
    <w:rsid w:val="00340F1F"/>
    <w:rsid w:val="00342674"/>
    <w:rsid w:val="00345837"/>
    <w:rsid w:val="00346A0C"/>
    <w:rsid w:val="00347B9D"/>
    <w:rsid w:val="003517B3"/>
    <w:rsid w:val="003575A6"/>
    <w:rsid w:val="00357BB1"/>
    <w:rsid w:val="0036228E"/>
    <w:rsid w:val="003637BE"/>
    <w:rsid w:val="00372DEC"/>
    <w:rsid w:val="00375101"/>
    <w:rsid w:val="00376524"/>
    <w:rsid w:val="00376941"/>
    <w:rsid w:val="0038388B"/>
    <w:rsid w:val="003919A8"/>
    <w:rsid w:val="003965AF"/>
    <w:rsid w:val="003A31A9"/>
    <w:rsid w:val="003A397E"/>
    <w:rsid w:val="003A6501"/>
    <w:rsid w:val="003B6BE3"/>
    <w:rsid w:val="003B7BE5"/>
    <w:rsid w:val="003D483E"/>
    <w:rsid w:val="003D5008"/>
    <w:rsid w:val="003D5F98"/>
    <w:rsid w:val="003D6B3E"/>
    <w:rsid w:val="003E4363"/>
    <w:rsid w:val="003F2207"/>
    <w:rsid w:val="003F3DF9"/>
    <w:rsid w:val="003F78E3"/>
    <w:rsid w:val="00400849"/>
    <w:rsid w:val="0040149D"/>
    <w:rsid w:val="0040191E"/>
    <w:rsid w:val="00406322"/>
    <w:rsid w:val="00411267"/>
    <w:rsid w:val="0041457A"/>
    <w:rsid w:val="0043325D"/>
    <w:rsid w:val="00433F37"/>
    <w:rsid w:val="004357E9"/>
    <w:rsid w:val="00440941"/>
    <w:rsid w:val="00450B9F"/>
    <w:rsid w:val="004529D3"/>
    <w:rsid w:val="0045308B"/>
    <w:rsid w:val="00453252"/>
    <w:rsid w:val="00457082"/>
    <w:rsid w:val="00457B41"/>
    <w:rsid w:val="00461CE7"/>
    <w:rsid w:val="00462208"/>
    <w:rsid w:val="0046714E"/>
    <w:rsid w:val="0047161C"/>
    <w:rsid w:val="00472A61"/>
    <w:rsid w:val="00472CB6"/>
    <w:rsid w:val="00472E93"/>
    <w:rsid w:val="00473BF9"/>
    <w:rsid w:val="00473D88"/>
    <w:rsid w:val="0047468E"/>
    <w:rsid w:val="0048153B"/>
    <w:rsid w:val="00484885"/>
    <w:rsid w:val="00486C41"/>
    <w:rsid w:val="0049711C"/>
    <w:rsid w:val="004A03B4"/>
    <w:rsid w:val="004A4328"/>
    <w:rsid w:val="004A5A78"/>
    <w:rsid w:val="004A7916"/>
    <w:rsid w:val="004B6759"/>
    <w:rsid w:val="004B67F6"/>
    <w:rsid w:val="004B6C55"/>
    <w:rsid w:val="004C4D5C"/>
    <w:rsid w:val="004C5994"/>
    <w:rsid w:val="004E535D"/>
    <w:rsid w:val="004E74FC"/>
    <w:rsid w:val="004F18E1"/>
    <w:rsid w:val="004F1992"/>
    <w:rsid w:val="004F3472"/>
    <w:rsid w:val="004F482C"/>
    <w:rsid w:val="004F4CEA"/>
    <w:rsid w:val="004F5610"/>
    <w:rsid w:val="00504380"/>
    <w:rsid w:val="00511559"/>
    <w:rsid w:val="0051292F"/>
    <w:rsid w:val="00513F22"/>
    <w:rsid w:val="00514B1B"/>
    <w:rsid w:val="00517806"/>
    <w:rsid w:val="00522589"/>
    <w:rsid w:val="00524419"/>
    <w:rsid w:val="0053587F"/>
    <w:rsid w:val="00543777"/>
    <w:rsid w:val="0054469B"/>
    <w:rsid w:val="005501DB"/>
    <w:rsid w:val="00553811"/>
    <w:rsid w:val="0055385F"/>
    <w:rsid w:val="00561FA4"/>
    <w:rsid w:val="00563865"/>
    <w:rsid w:val="005645D9"/>
    <w:rsid w:val="00571A38"/>
    <w:rsid w:val="00572DD8"/>
    <w:rsid w:val="00573C3C"/>
    <w:rsid w:val="00575AA2"/>
    <w:rsid w:val="0057626B"/>
    <w:rsid w:val="00580EFA"/>
    <w:rsid w:val="005842F4"/>
    <w:rsid w:val="005974EA"/>
    <w:rsid w:val="005A02B8"/>
    <w:rsid w:val="005A3499"/>
    <w:rsid w:val="005B28E9"/>
    <w:rsid w:val="005B353F"/>
    <w:rsid w:val="005B36A0"/>
    <w:rsid w:val="005B4963"/>
    <w:rsid w:val="005B4A8B"/>
    <w:rsid w:val="005C1CEC"/>
    <w:rsid w:val="005E145C"/>
    <w:rsid w:val="005E244B"/>
    <w:rsid w:val="005E4356"/>
    <w:rsid w:val="005E48E3"/>
    <w:rsid w:val="005E499B"/>
    <w:rsid w:val="005E607E"/>
    <w:rsid w:val="005E6580"/>
    <w:rsid w:val="005F37B4"/>
    <w:rsid w:val="005F38DC"/>
    <w:rsid w:val="005F423F"/>
    <w:rsid w:val="005F48EE"/>
    <w:rsid w:val="006008BF"/>
    <w:rsid w:val="006041E9"/>
    <w:rsid w:val="00604DFD"/>
    <w:rsid w:val="006128AB"/>
    <w:rsid w:val="0061492D"/>
    <w:rsid w:val="00615E7E"/>
    <w:rsid w:val="00616DF9"/>
    <w:rsid w:val="0061731C"/>
    <w:rsid w:val="00617F9B"/>
    <w:rsid w:val="00624E93"/>
    <w:rsid w:val="00625026"/>
    <w:rsid w:val="00625604"/>
    <w:rsid w:val="00625820"/>
    <w:rsid w:val="00625C93"/>
    <w:rsid w:val="00625CDB"/>
    <w:rsid w:val="00631B32"/>
    <w:rsid w:val="006363B7"/>
    <w:rsid w:val="0064109D"/>
    <w:rsid w:val="0064243B"/>
    <w:rsid w:val="00650833"/>
    <w:rsid w:val="00650928"/>
    <w:rsid w:val="00652454"/>
    <w:rsid w:val="006524C7"/>
    <w:rsid w:val="00653287"/>
    <w:rsid w:val="006546AB"/>
    <w:rsid w:val="00655ABC"/>
    <w:rsid w:val="00663699"/>
    <w:rsid w:val="00663EA3"/>
    <w:rsid w:val="00663ED4"/>
    <w:rsid w:val="00667B58"/>
    <w:rsid w:val="00670779"/>
    <w:rsid w:val="006712CD"/>
    <w:rsid w:val="00671FBE"/>
    <w:rsid w:val="006761DB"/>
    <w:rsid w:val="006804D0"/>
    <w:rsid w:val="00680E05"/>
    <w:rsid w:val="0068265E"/>
    <w:rsid w:val="006863CE"/>
    <w:rsid w:val="00686D5E"/>
    <w:rsid w:val="00694510"/>
    <w:rsid w:val="00694D72"/>
    <w:rsid w:val="006957E2"/>
    <w:rsid w:val="00697760"/>
    <w:rsid w:val="006A3CFD"/>
    <w:rsid w:val="006A52A8"/>
    <w:rsid w:val="006A5FC1"/>
    <w:rsid w:val="006D0D99"/>
    <w:rsid w:val="006D4803"/>
    <w:rsid w:val="006D4B3F"/>
    <w:rsid w:val="006D5A5C"/>
    <w:rsid w:val="006D65EA"/>
    <w:rsid w:val="006D664C"/>
    <w:rsid w:val="006E31FE"/>
    <w:rsid w:val="006E46D6"/>
    <w:rsid w:val="006E48C1"/>
    <w:rsid w:val="006E6FED"/>
    <w:rsid w:val="006F1E9F"/>
    <w:rsid w:val="006F4148"/>
    <w:rsid w:val="006F4FCB"/>
    <w:rsid w:val="006F63A6"/>
    <w:rsid w:val="006F7A84"/>
    <w:rsid w:val="00703735"/>
    <w:rsid w:val="00707036"/>
    <w:rsid w:val="007104E1"/>
    <w:rsid w:val="00712F10"/>
    <w:rsid w:val="00713118"/>
    <w:rsid w:val="00714695"/>
    <w:rsid w:val="00722F0C"/>
    <w:rsid w:val="007230AC"/>
    <w:rsid w:val="0072370C"/>
    <w:rsid w:val="00725222"/>
    <w:rsid w:val="00737881"/>
    <w:rsid w:val="007455DE"/>
    <w:rsid w:val="0074778B"/>
    <w:rsid w:val="00754133"/>
    <w:rsid w:val="00762CD0"/>
    <w:rsid w:val="00762EE8"/>
    <w:rsid w:val="0076754E"/>
    <w:rsid w:val="00770896"/>
    <w:rsid w:val="007840F7"/>
    <w:rsid w:val="00785A29"/>
    <w:rsid w:val="00786689"/>
    <w:rsid w:val="007A5FEE"/>
    <w:rsid w:val="007A7F35"/>
    <w:rsid w:val="007B25B1"/>
    <w:rsid w:val="007B5E8C"/>
    <w:rsid w:val="007C032C"/>
    <w:rsid w:val="007C43C6"/>
    <w:rsid w:val="007D0524"/>
    <w:rsid w:val="007D1957"/>
    <w:rsid w:val="007D1D7A"/>
    <w:rsid w:val="007D51C4"/>
    <w:rsid w:val="007D6ACB"/>
    <w:rsid w:val="007E05E1"/>
    <w:rsid w:val="007E31D2"/>
    <w:rsid w:val="007E3C46"/>
    <w:rsid w:val="007E3D16"/>
    <w:rsid w:val="007E4416"/>
    <w:rsid w:val="007F0114"/>
    <w:rsid w:val="007F0366"/>
    <w:rsid w:val="007F6F67"/>
    <w:rsid w:val="007F78FC"/>
    <w:rsid w:val="008000B7"/>
    <w:rsid w:val="00800A0E"/>
    <w:rsid w:val="008036A4"/>
    <w:rsid w:val="0080612C"/>
    <w:rsid w:val="00811232"/>
    <w:rsid w:val="00821FEB"/>
    <w:rsid w:val="00823966"/>
    <w:rsid w:val="00823C6A"/>
    <w:rsid w:val="008247B2"/>
    <w:rsid w:val="00824E8D"/>
    <w:rsid w:val="00825928"/>
    <w:rsid w:val="00827FBF"/>
    <w:rsid w:val="008323A8"/>
    <w:rsid w:val="00832B76"/>
    <w:rsid w:val="00833918"/>
    <w:rsid w:val="00834D74"/>
    <w:rsid w:val="0083527F"/>
    <w:rsid w:val="00835A11"/>
    <w:rsid w:val="00835D4D"/>
    <w:rsid w:val="00840944"/>
    <w:rsid w:val="0084225C"/>
    <w:rsid w:val="008429C2"/>
    <w:rsid w:val="00845C55"/>
    <w:rsid w:val="008461FA"/>
    <w:rsid w:val="00853076"/>
    <w:rsid w:val="008537E5"/>
    <w:rsid w:val="008569FD"/>
    <w:rsid w:val="00860767"/>
    <w:rsid w:val="008625AE"/>
    <w:rsid w:val="00866428"/>
    <w:rsid w:val="00866852"/>
    <w:rsid w:val="008717CE"/>
    <w:rsid w:val="0087257C"/>
    <w:rsid w:val="00880741"/>
    <w:rsid w:val="0088135A"/>
    <w:rsid w:val="00887F9F"/>
    <w:rsid w:val="008902C2"/>
    <w:rsid w:val="008A18EE"/>
    <w:rsid w:val="008A419F"/>
    <w:rsid w:val="008A66E2"/>
    <w:rsid w:val="008A6F36"/>
    <w:rsid w:val="008B18E5"/>
    <w:rsid w:val="008C495C"/>
    <w:rsid w:val="008C51B0"/>
    <w:rsid w:val="008D198D"/>
    <w:rsid w:val="008E2DF5"/>
    <w:rsid w:val="008E43B9"/>
    <w:rsid w:val="008E6388"/>
    <w:rsid w:val="008E79BB"/>
    <w:rsid w:val="008F3508"/>
    <w:rsid w:val="008F3996"/>
    <w:rsid w:val="008F469E"/>
    <w:rsid w:val="008F546C"/>
    <w:rsid w:val="00904612"/>
    <w:rsid w:val="0090729F"/>
    <w:rsid w:val="00914741"/>
    <w:rsid w:val="0091686B"/>
    <w:rsid w:val="00920FA8"/>
    <w:rsid w:val="00924410"/>
    <w:rsid w:val="00925090"/>
    <w:rsid w:val="00925CEA"/>
    <w:rsid w:val="0092699B"/>
    <w:rsid w:val="00931E6E"/>
    <w:rsid w:val="00940732"/>
    <w:rsid w:val="009417B4"/>
    <w:rsid w:val="00950EAE"/>
    <w:rsid w:val="00955C79"/>
    <w:rsid w:val="0096325E"/>
    <w:rsid w:val="00964039"/>
    <w:rsid w:val="00964116"/>
    <w:rsid w:val="0097644B"/>
    <w:rsid w:val="00976D44"/>
    <w:rsid w:val="009826A0"/>
    <w:rsid w:val="00984258"/>
    <w:rsid w:val="009848DB"/>
    <w:rsid w:val="0099255C"/>
    <w:rsid w:val="00992AAA"/>
    <w:rsid w:val="00994E69"/>
    <w:rsid w:val="00995251"/>
    <w:rsid w:val="00996E1B"/>
    <w:rsid w:val="009977DC"/>
    <w:rsid w:val="009A0043"/>
    <w:rsid w:val="009A07ED"/>
    <w:rsid w:val="009A35B7"/>
    <w:rsid w:val="009A5E74"/>
    <w:rsid w:val="009B3F93"/>
    <w:rsid w:val="009B692A"/>
    <w:rsid w:val="009B71B9"/>
    <w:rsid w:val="009C00EA"/>
    <w:rsid w:val="009D520D"/>
    <w:rsid w:val="009E255F"/>
    <w:rsid w:val="009E3519"/>
    <w:rsid w:val="009E3B40"/>
    <w:rsid w:val="009E7574"/>
    <w:rsid w:val="009F0E03"/>
    <w:rsid w:val="009F1A64"/>
    <w:rsid w:val="009F1E17"/>
    <w:rsid w:val="009F22E4"/>
    <w:rsid w:val="009F3199"/>
    <w:rsid w:val="009F5781"/>
    <w:rsid w:val="009F66AE"/>
    <w:rsid w:val="009F78F3"/>
    <w:rsid w:val="00A02105"/>
    <w:rsid w:val="00A02285"/>
    <w:rsid w:val="00A02EFC"/>
    <w:rsid w:val="00A055D3"/>
    <w:rsid w:val="00A05F42"/>
    <w:rsid w:val="00A060BF"/>
    <w:rsid w:val="00A119D7"/>
    <w:rsid w:val="00A12005"/>
    <w:rsid w:val="00A13E61"/>
    <w:rsid w:val="00A17E0C"/>
    <w:rsid w:val="00A23327"/>
    <w:rsid w:val="00A23A2B"/>
    <w:rsid w:val="00A248AB"/>
    <w:rsid w:val="00A24BC2"/>
    <w:rsid w:val="00A2723C"/>
    <w:rsid w:val="00A27F96"/>
    <w:rsid w:val="00A30A29"/>
    <w:rsid w:val="00A3343A"/>
    <w:rsid w:val="00A35BFE"/>
    <w:rsid w:val="00A3680A"/>
    <w:rsid w:val="00A372E4"/>
    <w:rsid w:val="00A46BF3"/>
    <w:rsid w:val="00A501F5"/>
    <w:rsid w:val="00A50316"/>
    <w:rsid w:val="00A61BA5"/>
    <w:rsid w:val="00A64B3B"/>
    <w:rsid w:val="00A65DE4"/>
    <w:rsid w:val="00A66B4B"/>
    <w:rsid w:val="00A67F5B"/>
    <w:rsid w:val="00A71B93"/>
    <w:rsid w:val="00A77FDD"/>
    <w:rsid w:val="00A8302B"/>
    <w:rsid w:val="00A873A4"/>
    <w:rsid w:val="00A90A59"/>
    <w:rsid w:val="00A9122C"/>
    <w:rsid w:val="00A93852"/>
    <w:rsid w:val="00A9549A"/>
    <w:rsid w:val="00A97367"/>
    <w:rsid w:val="00A97852"/>
    <w:rsid w:val="00AA0929"/>
    <w:rsid w:val="00AA0D42"/>
    <w:rsid w:val="00AA2353"/>
    <w:rsid w:val="00AA3D62"/>
    <w:rsid w:val="00AA474A"/>
    <w:rsid w:val="00AA63C1"/>
    <w:rsid w:val="00AA6ED1"/>
    <w:rsid w:val="00AB0213"/>
    <w:rsid w:val="00AB0A9F"/>
    <w:rsid w:val="00AB2E3D"/>
    <w:rsid w:val="00AB7439"/>
    <w:rsid w:val="00AC6C8A"/>
    <w:rsid w:val="00AE0A63"/>
    <w:rsid w:val="00AE2227"/>
    <w:rsid w:val="00AF03C7"/>
    <w:rsid w:val="00AF52C9"/>
    <w:rsid w:val="00B04E6B"/>
    <w:rsid w:val="00B05340"/>
    <w:rsid w:val="00B06CA3"/>
    <w:rsid w:val="00B135F8"/>
    <w:rsid w:val="00B15588"/>
    <w:rsid w:val="00B17849"/>
    <w:rsid w:val="00B17E39"/>
    <w:rsid w:val="00B21A83"/>
    <w:rsid w:val="00B25330"/>
    <w:rsid w:val="00B26806"/>
    <w:rsid w:val="00B32235"/>
    <w:rsid w:val="00B36EA6"/>
    <w:rsid w:val="00B4546E"/>
    <w:rsid w:val="00B508B6"/>
    <w:rsid w:val="00B50BFA"/>
    <w:rsid w:val="00B531B2"/>
    <w:rsid w:val="00B53883"/>
    <w:rsid w:val="00B53D77"/>
    <w:rsid w:val="00B53DD1"/>
    <w:rsid w:val="00B54627"/>
    <w:rsid w:val="00B60823"/>
    <w:rsid w:val="00B60A33"/>
    <w:rsid w:val="00B619A5"/>
    <w:rsid w:val="00B63776"/>
    <w:rsid w:val="00B65010"/>
    <w:rsid w:val="00B662D8"/>
    <w:rsid w:val="00B71E35"/>
    <w:rsid w:val="00B76548"/>
    <w:rsid w:val="00B770C9"/>
    <w:rsid w:val="00B7755E"/>
    <w:rsid w:val="00B815A8"/>
    <w:rsid w:val="00B85026"/>
    <w:rsid w:val="00B8751D"/>
    <w:rsid w:val="00B9264F"/>
    <w:rsid w:val="00B96CA8"/>
    <w:rsid w:val="00BA1EA5"/>
    <w:rsid w:val="00BA67FB"/>
    <w:rsid w:val="00BA74B5"/>
    <w:rsid w:val="00BB28B2"/>
    <w:rsid w:val="00BB3D57"/>
    <w:rsid w:val="00BB47A5"/>
    <w:rsid w:val="00BB4D5B"/>
    <w:rsid w:val="00BB6766"/>
    <w:rsid w:val="00BB70CB"/>
    <w:rsid w:val="00BC1BD8"/>
    <w:rsid w:val="00BC4DAE"/>
    <w:rsid w:val="00BC5750"/>
    <w:rsid w:val="00BC5F0C"/>
    <w:rsid w:val="00BC7111"/>
    <w:rsid w:val="00BC76B6"/>
    <w:rsid w:val="00BD2657"/>
    <w:rsid w:val="00BD421A"/>
    <w:rsid w:val="00BD6246"/>
    <w:rsid w:val="00BE004B"/>
    <w:rsid w:val="00BE2451"/>
    <w:rsid w:val="00BE51F1"/>
    <w:rsid w:val="00BF0FFD"/>
    <w:rsid w:val="00BF1E00"/>
    <w:rsid w:val="00BF7349"/>
    <w:rsid w:val="00C00870"/>
    <w:rsid w:val="00C00C99"/>
    <w:rsid w:val="00C15A8C"/>
    <w:rsid w:val="00C229F4"/>
    <w:rsid w:val="00C26487"/>
    <w:rsid w:val="00C33380"/>
    <w:rsid w:val="00C371EA"/>
    <w:rsid w:val="00C44E2A"/>
    <w:rsid w:val="00C46273"/>
    <w:rsid w:val="00C47575"/>
    <w:rsid w:val="00C50677"/>
    <w:rsid w:val="00C509ED"/>
    <w:rsid w:val="00C50BE0"/>
    <w:rsid w:val="00C52764"/>
    <w:rsid w:val="00C557EF"/>
    <w:rsid w:val="00C628BB"/>
    <w:rsid w:val="00C62ADD"/>
    <w:rsid w:val="00C677F0"/>
    <w:rsid w:val="00C70152"/>
    <w:rsid w:val="00C724EC"/>
    <w:rsid w:val="00C73DDF"/>
    <w:rsid w:val="00C74041"/>
    <w:rsid w:val="00C76DF4"/>
    <w:rsid w:val="00C7706C"/>
    <w:rsid w:val="00C822CD"/>
    <w:rsid w:val="00C866B9"/>
    <w:rsid w:val="00C9084F"/>
    <w:rsid w:val="00C92BFD"/>
    <w:rsid w:val="00C9382A"/>
    <w:rsid w:val="00C959C7"/>
    <w:rsid w:val="00C96E4B"/>
    <w:rsid w:val="00CB4D6F"/>
    <w:rsid w:val="00CB6B72"/>
    <w:rsid w:val="00CC1505"/>
    <w:rsid w:val="00CC361D"/>
    <w:rsid w:val="00CC548C"/>
    <w:rsid w:val="00CC5A06"/>
    <w:rsid w:val="00CC690A"/>
    <w:rsid w:val="00CD0A8A"/>
    <w:rsid w:val="00CE15E6"/>
    <w:rsid w:val="00CE678A"/>
    <w:rsid w:val="00CE6EC4"/>
    <w:rsid w:val="00CF6753"/>
    <w:rsid w:val="00D011F0"/>
    <w:rsid w:val="00D01996"/>
    <w:rsid w:val="00D01E6D"/>
    <w:rsid w:val="00D04AE8"/>
    <w:rsid w:val="00D05F12"/>
    <w:rsid w:val="00D070FC"/>
    <w:rsid w:val="00D0724F"/>
    <w:rsid w:val="00D0775E"/>
    <w:rsid w:val="00D10FB2"/>
    <w:rsid w:val="00D12338"/>
    <w:rsid w:val="00D2195B"/>
    <w:rsid w:val="00D21B8F"/>
    <w:rsid w:val="00D26FA2"/>
    <w:rsid w:val="00D320F5"/>
    <w:rsid w:val="00D33A8C"/>
    <w:rsid w:val="00D46557"/>
    <w:rsid w:val="00D5531D"/>
    <w:rsid w:val="00D61394"/>
    <w:rsid w:val="00D63B7C"/>
    <w:rsid w:val="00D652BD"/>
    <w:rsid w:val="00D664FE"/>
    <w:rsid w:val="00D665DF"/>
    <w:rsid w:val="00D67FC7"/>
    <w:rsid w:val="00D70D6A"/>
    <w:rsid w:val="00D717AE"/>
    <w:rsid w:val="00D73781"/>
    <w:rsid w:val="00D73B1E"/>
    <w:rsid w:val="00D75CE5"/>
    <w:rsid w:val="00D80114"/>
    <w:rsid w:val="00D82457"/>
    <w:rsid w:val="00D85A3E"/>
    <w:rsid w:val="00D87865"/>
    <w:rsid w:val="00D92EB1"/>
    <w:rsid w:val="00DA743B"/>
    <w:rsid w:val="00DA7DED"/>
    <w:rsid w:val="00DC0E63"/>
    <w:rsid w:val="00DC4A2C"/>
    <w:rsid w:val="00DC7F9D"/>
    <w:rsid w:val="00DD1ED5"/>
    <w:rsid w:val="00DD28B5"/>
    <w:rsid w:val="00DE386A"/>
    <w:rsid w:val="00DE41F8"/>
    <w:rsid w:val="00DF2411"/>
    <w:rsid w:val="00E004BC"/>
    <w:rsid w:val="00E02E1C"/>
    <w:rsid w:val="00E04AAD"/>
    <w:rsid w:val="00E241CF"/>
    <w:rsid w:val="00E254B1"/>
    <w:rsid w:val="00E274FC"/>
    <w:rsid w:val="00E31FBB"/>
    <w:rsid w:val="00E36BF0"/>
    <w:rsid w:val="00E428AD"/>
    <w:rsid w:val="00E43E85"/>
    <w:rsid w:val="00E4402E"/>
    <w:rsid w:val="00E459EE"/>
    <w:rsid w:val="00E46223"/>
    <w:rsid w:val="00E503F5"/>
    <w:rsid w:val="00E56222"/>
    <w:rsid w:val="00E56DFC"/>
    <w:rsid w:val="00E57ADA"/>
    <w:rsid w:val="00E57CAC"/>
    <w:rsid w:val="00E82D12"/>
    <w:rsid w:val="00E8634D"/>
    <w:rsid w:val="00E86D10"/>
    <w:rsid w:val="00E872ED"/>
    <w:rsid w:val="00E90DD5"/>
    <w:rsid w:val="00E93F04"/>
    <w:rsid w:val="00E93F56"/>
    <w:rsid w:val="00E951BE"/>
    <w:rsid w:val="00E9529C"/>
    <w:rsid w:val="00E959DC"/>
    <w:rsid w:val="00E95BC5"/>
    <w:rsid w:val="00E95CA6"/>
    <w:rsid w:val="00EA0DFC"/>
    <w:rsid w:val="00EA38EC"/>
    <w:rsid w:val="00EA5139"/>
    <w:rsid w:val="00EA5175"/>
    <w:rsid w:val="00EA5609"/>
    <w:rsid w:val="00EA632D"/>
    <w:rsid w:val="00EA6808"/>
    <w:rsid w:val="00EA7F01"/>
    <w:rsid w:val="00EB1818"/>
    <w:rsid w:val="00EB4DB3"/>
    <w:rsid w:val="00EC047A"/>
    <w:rsid w:val="00EC69BA"/>
    <w:rsid w:val="00EC70CB"/>
    <w:rsid w:val="00ED2DA1"/>
    <w:rsid w:val="00ED4CDC"/>
    <w:rsid w:val="00ED79F3"/>
    <w:rsid w:val="00EF2618"/>
    <w:rsid w:val="00EF26C7"/>
    <w:rsid w:val="00F04F19"/>
    <w:rsid w:val="00F05A3A"/>
    <w:rsid w:val="00F06D25"/>
    <w:rsid w:val="00F15075"/>
    <w:rsid w:val="00F21677"/>
    <w:rsid w:val="00F22AE6"/>
    <w:rsid w:val="00F23401"/>
    <w:rsid w:val="00F2388A"/>
    <w:rsid w:val="00F33661"/>
    <w:rsid w:val="00F37210"/>
    <w:rsid w:val="00F41CF1"/>
    <w:rsid w:val="00F43B75"/>
    <w:rsid w:val="00F5085C"/>
    <w:rsid w:val="00F51EEE"/>
    <w:rsid w:val="00F52267"/>
    <w:rsid w:val="00F533AA"/>
    <w:rsid w:val="00F552C9"/>
    <w:rsid w:val="00F5675B"/>
    <w:rsid w:val="00F57736"/>
    <w:rsid w:val="00F60D79"/>
    <w:rsid w:val="00F61561"/>
    <w:rsid w:val="00F64815"/>
    <w:rsid w:val="00F72A32"/>
    <w:rsid w:val="00F83057"/>
    <w:rsid w:val="00F83AC0"/>
    <w:rsid w:val="00F8485E"/>
    <w:rsid w:val="00F848B1"/>
    <w:rsid w:val="00F85B14"/>
    <w:rsid w:val="00F877FA"/>
    <w:rsid w:val="00FA03D7"/>
    <w:rsid w:val="00FA41F0"/>
    <w:rsid w:val="00FA70FF"/>
    <w:rsid w:val="00FB0725"/>
    <w:rsid w:val="00FB0801"/>
    <w:rsid w:val="00FB15AE"/>
    <w:rsid w:val="00FB25D5"/>
    <w:rsid w:val="00FB2CD1"/>
    <w:rsid w:val="00FB6D16"/>
    <w:rsid w:val="00FC2146"/>
    <w:rsid w:val="00FC2D45"/>
    <w:rsid w:val="00FC49FB"/>
    <w:rsid w:val="00FC533C"/>
    <w:rsid w:val="00FC72A8"/>
    <w:rsid w:val="00FD4141"/>
    <w:rsid w:val="00FD505F"/>
    <w:rsid w:val="00FD6558"/>
    <w:rsid w:val="00FE16CE"/>
    <w:rsid w:val="00FE1AD7"/>
    <w:rsid w:val="00FE59CF"/>
    <w:rsid w:val="00FF149E"/>
    <w:rsid w:val="00FF714E"/>
    <w:rsid w:val="00FF783F"/>
    <w:rsid w:val="00FF7DB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286721"/>
  <w15:docId w15:val="{5BC0797A-512D-4431-A46C-C27FF3B70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0AAE"/>
    <w:rPr>
      <w:sz w:val="24"/>
      <w:szCs w:val="24"/>
      <w:lang w:val="en-US" w:eastAsia="en-US"/>
    </w:rPr>
  </w:style>
  <w:style w:type="paragraph" w:styleId="Heading1">
    <w:name w:val="heading 1"/>
    <w:basedOn w:val="Normal"/>
    <w:next w:val="Normal"/>
    <w:link w:val="Heading1Char"/>
    <w:uiPriority w:val="9"/>
    <w:qFormat/>
    <w:rsid w:val="0098423C"/>
    <w:pPr>
      <w:keepNext/>
      <w:keepLines/>
      <w:spacing w:before="480" w:line="276" w:lineRule="auto"/>
      <w:jc w:val="center"/>
      <w:outlineLvl w:val="0"/>
    </w:pPr>
    <w:rPr>
      <w:b/>
      <w:bCs/>
      <w:sz w:val="28"/>
      <w:szCs w:val="28"/>
      <w:lang w:bidi="en-US"/>
    </w:rPr>
  </w:style>
  <w:style w:type="paragraph" w:styleId="Heading2">
    <w:name w:val="heading 2"/>
    <w:basedOn w:val="Normal"/>
    <w:next w:val="Normal"/>
    <w:link w:val="Heading2Char"/>
    <w:uiPriority w:val="9"/>
    <w:unhideWhenUsed/>
    <w:qFormat/>
    <w:rsid w:val="0098423C"/>
    <w:pPr>
      <w:keepNext/>
      <w:keepLines/>
      <w:spacing w:before="200" w:line="276" w:lineRule="auto"/>
      <w:outlineLvl w:val="1"/>
    </w:pPr>
    <w:rPr>
      <w:b/>
      <w:bCs/>
      <w:szCs w:val="26"/>
    </w:rPr>
  </w:style>
  <w:style w:type="paragraph" w:styleId="Heading3">
    <w:name w:val="heading 3"/>
    <w:basedOn w:val="Normal"/>
    <w:next w:val="Normal"/>
    <w:link w:val="Heading3Char"/>
    <w:uiPriority w:val="9"/>
    <w:unhideWhenUsed/>
    <w:qFormat/>
    <w:rsid w:val="00932274"/>
    <w:pPr>
      <w:keepNext/>
      <w:keepLines/>
      <w:spacing w:before="200"/>
      <w:outlineLvl w:val="2"/>
    </w:pPr>
    <w:rPr>
      <w:rFonts w:ascii="Cambria" w:hAnsi="Cambria"/>
      <w:b/>
      <w:bCs/>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paragraph" w:styleId="Heading8">
    <w:name w:val="heading 8"/>
    <w:basedOn w:val="Normal"/>
    <w:next w:val="Normal"/>
    <w:link w:val="Heading8Char"/>
    <w:uiPriority w:val="9"/>
    <w:semiHidden/>
    <w:unhideWhenUsed/>
    <w:qFormat/>
    <w:rsid w:val="00FA00B0"/>
    <w:pPr>
      <w:keepNext/>
      <w:keepLines/>
      <w:spacing w:before="40"/>
      <w:outlineLvl w:val="7"/>
    </w:pPr>
    <w:rPr>
      <w:rFonts w:ascii="Cambria" w:hAnsi="Cambria"/>
      <w:color w:val="272727"/>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uiPriority w:val="99"/>
    <w:rsid w:val="00974D1E"/>
    <w:rPr>
      <w:color w:val="0000FF"/>
      <w:u w:val="single"/>
    </w:rPr>
  </w:style>
  <w:style w:type="paragraph" w:styleId="Footer">
    <w:name w:val="footer"/>
    <w:basedOn w:val="Normal"/>
    <w:link w:val="FooterChar"/>
    <w:uiPriority w:val="99"/>
    <w:rsid w:val="00974D1E"/>
    <w:pPr>
      <w:tabs>
        <w:tab w:val="center" w:pos="4320"/>
        <w:tab w:val="right" w:pos="8640"/>
      </w:tabs>
    </w:pPr>
    <w:rPr>
      <w:sz w:val="20"/>
      <w:szCs w:val="20"/>
    </w:rPr>
  </w:style>
  <w:style w:type="character" w:customStyle="1" w:styleId="FooterChar">
    <w:name w:val="Footer Char"/>
    <w:link w:val="Footer"/>
    <w:uiPriority w:val="99"/>
    <w:rsid w:val="00974D1E"/>
    <w:rPr>
      <w:rFonts w:ascii="Times New Roman" w:eastAsia="Times New Roman" w:hAnsi="Times New Roman" w:cs="Times New Roman"/>
      <w:sz w:val="20"/>
      <w:szCs w:val="20"/>
      <w:lang w:val="en-US"/>
    </w:rPr>
  </w:style>
  <w:style w:type="character" w:styleId="PageNumber">
    <w:name w:val="page number"/>
    <w:basedOn w:val="DefaultParagraphFont"/>
    <w:rsid w:val="00974D1E"/>
  </w:style>
  <w:style w:type="paragraph" w:styleId="BodyTextIndent">
    <w:name w:val="Body Text Indent"/>
    <w:basedOn w:val="Normal"/>
    <w:link w:val="BodyTextIndentChar"/>
    <w:rsid w:val="00974D1E"/>
    <w:pPr>
      <w:spacing w:after="120"/>
      <w:ind w:left="360"/>
    </w:pPr>
  </w:style>
  <w:style w:type="character" w:customStyle="1" w:styleId="BodyTextIndentChar">
    <w:name w:val="Body Text Indent Char"/>
    <w:link w:val="BodyTextIndent"/>
    <w:rsid w:val="00974D1E"/>
    <w:rPr>
      <w:rFonts w:ascii="Times New Roman" w:eastAsia="Times New Roman" w:hAnsi="Times New Roman" w:cs="Times New Roman"/>
      <w:sz w:val="24"/>
      <w:szCs w:val="24"/>
      <w:lang w:val="en-US"/>
    </w:rPr>
  </w:style>
  <w:style w:type="paragraph" w:styleId="NormalWeb">
    <w:name w:val="Normal (Web)"/>
    <w:basedOn w:val="Normal"/>
    <w:uiPriority w:val="99"/>
    <w:rsid w:val="00974D1E"/>
    <w:pPr>
      <w:spacing w:before="100" w:beforeAutospacing="1" w:after="100" w:afterAutospacing="1"/>
    </w:pPr>
    <w:rPr>
      <w:rFonts w:eastAsia="Batang"/>
      <w:lang w:eastAsia="ko-KR"/>
    </w:rPr>
  </w:style>
  <w:style w:type="paragraph" w:styleId="Bibliography">
    <w:name w:val="Bibliography"/>
    <w:basedOn w:val="Normal"/>
    <w:next w:val="Normal"/>
    <w:uiPriority w:val="37"/>
    <w:unhideWhenUsed/>
    <w:rsid w:val="00974D1E"/>
    <w:pPr>
      <w:ind w:left="720" w:hanging="720"/>
    </w:pPr>
  </w:style>
  <w:style w:type="character" w:styleId="PlaceholderText">
    <w:name w:val="Placeholder Text"/>
    <w:uiPriority w:val="99"/>
    <w:semiHidden/>
    <w:rsid w:val="00974D1E"/>
    <w:rPr>
      <w:color w:val="808080"/>
    </w:rPr>
  </w:style>
  <w:style w:type="paragraph" w:styleId="BalloonText">
    <w:name w:val="Balloon Text"/>
    <w:basedOn w:val="Normal"/>
    <w:link w:val="BalloonTextChar"/>
    <w:uiPriority w:val="99"/>
    <w:semiHidden/>
    <w:unhideWhenUsed/>
    <w:rsid w:val="00CD40D4"/>
    <w:rPr>
      <w:rFonts w:ascii="Tahoma" w:hAnsi="Tahoma" w:cs="Tahoma"/>
      <w:sz w:val="16"/>
      <w:szCs w:val="16"/>
    </w:rPr>
  </w:style>
  <w:style w:type="character" w:customStyle="1" w:styleId="BalloonTextChar">
    <w:name w:val="Balloon Text Char"/>
    <w:link w:val="BalloonText"/>
    <w:uiPriority w:val="99"/>
    <w:semiHidden/>
    <w:rsid w:val="00CD40D4"/>
    <w:rPr>
      <w:rFonts w:ascii="Tahoma" w:eastAsia="Times New Roman" w:hAnsi="Tahoma" w:cs="Tahoma"/>
      <w:sz w:val="16"/>
      <w:szCs w:val="16"/>
      <w:lang w:val="en-US"/>
    </w:rPr>
  </w:style>
  <w:style w:type="paragraph" w:styleId="Header">
    <w:name w:val="header"/>
    <w:basedOn w:val="Normal"/>
    <w:link w:val="HeaderChar"/>
    <w:unhideWhenUsed/>
    <w:rsid w:val="00CD40D4"/>
    <w:pPr>
      <w:tabs>
        <w:tab w:val="center" w:pos="4513"/>
        <w:tab w:val="right" w:pos="9026"/>
      </w:tabs>
    </w:pPr>
  </w:style>
  <w:style w:type="character" w:customStyle="1" w:styleId="HeaderChar">
    <w:name w:val="Header Char"/>
    <w:link w:val="Header"/>
    <w:rsid w:val="00CD40D4"/>
    <w:rPr>
      <w:rFonts w:ascii="Times New Roman" w:eastAsia="Times New Roman" w:hAnsi="Times New Roman" w:cs="Times New Roman"/>
      <w:sz w:val="24"/>
      <w:szCs w:val="24"/>
      <w:lang w:val="en-US"/>
    </w:rPr>
  </w:style>
  <w:style w:type="table" w:styleId="TableGrid">
    <w:name w:val="Table Grid"/>
    <w:basedOn w:val="TableNormal"/>
    <w:uiPriority w:val="39"/>
    <w:rsid w:val="002075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061272"/>
    <w:rPr>
      <w:sz w:val="20"/>
      <w:szCs w:val="20"/>
    </w:rPr>
  </w:style>
  <w:style w:type="character" w:customStyle="1" w:styleId="CommentTextChar">
    <w:name w:val="Comment Text Char"/>
    <w:link w:val="CommentText"/>
    <w:uiPriority w:val="99"/>
    <w:semiHidden/>
    <w:rsid w:val="00061272"/>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061272"/>
    <w:pPr>
      <w:spacing w:after="200" w:line="276" w:lineRule="auto"/>
    </w:pPr>
    <w:rPr>
      <w:rFonts w:ascii="Calibri" w:eastAsia="Calibri" w:hAnsi="Calibri"/>
      <w:b/>
      <w:bCs/>
    </w:rPr>
  </w:style>
  <w:style w:type="character" w:customStyle="1" w:styleId="CommentSubjectChar">
    <w:name w:val="Comment Subject Char"/>
    <w:link w:val="CommentSubject"/>
    <w:uiPriority w:val="99"/>
    <w:semiHidden/>
    <w:rsid w:val="00061272"/>
    <w:rPr>
      <w:rFonts w:ascii="Times New Roman" w:eastAsia="Times New Roman" w:hAnsi="Times New Roman"/>
      <w:b/>
      <w:bCs/>
      <w:lang w:val="en-US" w:eastAsia="en-US"/>
    </w:rPr>
  </w:style>
  <w:style w:type="paragraph" w:styleId="BodyText">
    <w:name w:val="Body Text"/>
    <w:basedOn w:val="Normal"/>
    <w:link w:val="BodyTextChar"/>
    <w:uiPriority w:val="99"/>
    <w:unhideWhenUsed/>
    <w:rsid w:val="00BF4021"/>
    <w:pPr>
      <w:spacing w:after="120"/>
    </w:pPr>
  </w:style>
  <w:style w:type="character" w:customStyle="1" w:styleId="BodyTextChar">
    <w:name w:val="Body Text Char"/>
    <w:link w:val="BodyText"/>
    <w:uiPriority w:val="99"/>
    <w:rsid w:val="00BF4021"/>
    <w:rPr>
      <w:rFonts w:ascii="Times New Roman" w:eastAsia="Times New Roman" w:hAnsi="Times New Roman"/>
      <w:sz w:val="24"/>
      <w:szCs w:val="24"/>
      <w:lang w:val="en-US" w:eastAsia="en-US"/>
    </w:rPr>
  </w:style>
  <w:style w:type="paragraph" w:styleId="ListParagraph">
    <w:name w:val="List Paragraph"/>
    <w:basedOn w:val="Normal"/>
    <w:link w:val="ListParagraphChar"/>
    <w:uiPriority w:val="34"/>
    <w:qFormat/>
    <w:rsid w:val="00151B3D"/>
    <w:pPr>
      <w:spacing w:after="200" w:line="276" w:lineRule="auto"/>
      <w:ind w:left="720"/>
      <w:contextualSpacing/>
    </w:pPr>
    <w:rPr>
      <w:rFonts w:ascii="Calibri" w:eastAsia="Calibri" w:hAnsi="Calibri"/>
      <w:sz w:val="22"/>
      <w:szCs w:val="22"/>
    </w:rPr>
  </w:style>
  <w:style w:type="character" w:customStyle="1" w:styleId="ListParagraphChar">
    <w:name w:val="List Paragraph Char"/>
    <w:link w:val="ListParagraph"/>
    <w:uiPriority w:val="34"/>
    <w:locked/>
    <w:rsid w:val="00151B3D"/>
    <w:rPr>
      <w:sz w:val="22"/>
      <w:szCs w:val="22"/>
      <w:lang w:eastAsia="en-US"/>
    </w:rPr>
  </w:style>
  <w:style w:type="paragraph" w:customStyle="1" w:styleId="Default">
    <w:name w:val="Default"/>
    <w:link w:val="DefaultChar"/>
    <w:rsid w:val="001309D1"/>
    <w:pPr>
      <w:autoSpaceDE w:val="0"/>
      <w:autoSpaceDN w:val="0"/>
      <w:adjustRightInd w:val="0"/>
    </w:pPr>
    <w:rPr>
      <w:color w:val="000000"/>
      <w:sz w:val="24"/>
      <w:szCs w:val="24"/>
      <w:lang w:val="en-US" w:eastAsia="en-US"/>
    </w:rPr>
  </w:style>
  <w:style w:type="character" w:customStyle="1" w:styleId="DefaultChar">
    <w:name w:val="Default Char"/>
    <w:link w:val="Default"/>
    <w:rsid w:val="001309D1"/>
    <w:rPr>
      <w:rFonts w:ascii="Times New Roman" w:hAnsi="Times New Roman"/>
      <w:color w:val="000000"/>
      <w:sz w:val="24"/>
      <w:szCs w:val="24"/>
      <w:lang w:val="en-US" w:eastAsia="en-US"/>
    </w:rPr>
  </w:style>
  <w:style w:type="character" w:customStyle="1" w:styleId="reference-text">
    <w:name w:val="reference-text"/>
    <w:rsid w:val="00F064C8"/>
  </w:style>
  <w:style w:type="paragraph" w:customStyle="1" w:styleId="ListParagraph1">
    <w:name w:val="List Paragraph1"/>
    <w:basedOn w:val="Normal"/>
    <w:uiPriority w:val="34"/>
    <w:qFormat/>
    <w:rsid w:val="0098423C"/>
    <w:pPr>
      <w:spacing w:after="200" w:line="276" w:lineRule="auto"/>
      <w:ind w:left="720"/>
      <w:contextualSpacing/>
    </w:pPr>
    <w:rPr>
      <w:rFonts w:ascii="Calibri" w:eastAsia="Calibri" w:hAnsi="Calibri"/>
      <w:sz w:val="22"/>
      <w:szCs w:val="22"/>
    </w:rPr>
  </w:style>
  <w:style w:type="character" w:customStyle="1" w:styleId="Heading1Char">
    <w:name w:val="Heading 1 Char"/>
    <w:link w:val="Heading1"/>
    <w:uiPriority w:val="9"/>
    <w:rsid w:val="0098423C"/>
    <w:rPr>
      <w:rFonts w:ascii="Times New Roman" w:eastAsia="Times New Roman" w:hAnsi="Times New Roman"/>
      <w:b/>
      <w:bCs/>
      <w:sz w:val="28"/>
      <w:szCs w:val="28"/>
      <w:lang w:val="en-US" w:eastAsia="en-US" w:bidi="en-US"/>
    </w:rPr>
  </w:style>
  <w:style w:type="character" w:customStyle="1" w:styleId="Heading2Char">
    <w:name w:val="Heading 2 Char"/>
    <w:link w:val="Heading2"/>
    <w:uiPriority w:val="9"/>
    <w:rsid w:val="0098423C"/>
    <w:rPr>
      <w:rFonts w:ascii="Times New Roman" w:eastAsia="Times New Roman" w:hAnsi="Times New Roman"/>
      <w:b/>
      <w:bCs/>
      <w:sz w:val="24"/>
      <w:szCs w:val="26"/>
      <w:lang w:val="en-US" w:eastAsia="en-US"/>
    </w:rPr>
  </w:style>
  <w:style w:type="paragraph" w:styleId="Caption">
    <w:name w:val="caption"/>
    <w:basedOn w:val="Normal"/>
    <w:next w:val="Normal"/>
    <w:uiPriority w:val="35"/>
    <w:unhideWhenUsed/>
    <w:qFormat/>
    <w:rsid w:val="00CE4073"/>
    <w:pPr>
      <w:spacing w:after="200"/>
    </w:pPr>
    <w:rPr>
      <w:rFonts w:ascii="Calibri" w:eastAsia="Calibri" w:hAnsi="Calibri"/>
      <w:b/>
      <w:bCs/>
      <w:color w:val="4F81BD"/>
      <w:sz w:val="18"/>
      <w:szCs w:val="18"/>
    </w:rPr>
  </w:style>
  <w:style w:type="table" w:customStyle="1" w:styleId="ListTable6Colorful1">
    <w:name w:val="List Table 6 Colorful1"/>
    <w:basedOn w:val="TableNormal"/>
    <w:uiPriority w:val="51"/>
    <w:rsid w:val="0026270C"/>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Heading3Char">
    <w:name w:val="Heading 3 Char"/>
    <w:link w:val="Heading3"/>
    <w:uiPriority w:val="9"/>
    <w:rsid w:val="00932274"/>
    <w:rPr>
      <w:rFonts w:ascii="Cambria" w:eastAsia="Times New Roman" w:hAnsi="Cambria" w:cs="Times New Roman"/>
      <w:b/>
      <w:bCs/>
      <w:color w:val="4F81BD"/>
      <w:sz w:val="24"/>
      <w:szCs w:val="24"/>
      <w:lang w:val="en-US" w:eastAsia="en-US"/>
    </w:rPr>
  </w:style>
  <w:style w:type="character" w:customStyle="1" w:styleId="hps">
    <w:name w:val="hps"/>
    <w:rsid w:val="00185D15"/>
  </w:style>
  <w:style w:type="paragraph" w:customStyle="1" w:styleId="Body">
    <w:name w:val="Body"/>
    <w:basedOn w:val="BodyTextIndent"/>
    <w:rsid w:val="003D4446"/>
    <w:pPr>
      <w:suppressAutoHyphens/>
      <w:spacing w:after="0"/>
      <w:ind w:left="0" w:firstLine="567"/>
      <w:jc w:val="both"/>
    </w:pPr>
    <w:rPr>
      <w:sz w:val="20"/>
      <w:szCs w:val="20"/>
      <w:lang w:eastAsia="ar-SA"/>
    </w:rPr>
  </w:style>
  <w:style w:type="paragraph" w:customStyle="1" w:styleId="TableCaption">
    <w:name w:val="Table Caption"/>
    <w:basedOn w:val="Normal"/>
    <w:qFormat/>
    <w:rsid w:val="007F152A"/>
    <w:pPr>
      <w:spacing w:before="120"/>
      <w:jc w:val="center"/>
    </w:pPr>
    <w:rPr>
      <w:sz w:val="18"/>
      <w:szCs w:val="18"/>
    </w:rPr>
  </w:style>
  <w:style w:type="paragraph" w:customStyle="1" w:styleId="TTPParagraphothers">
    <w:name w:val="TTP Paragraph (others)"/>
    <w:basedOn w:val="Normal"/>
    <w:uiPriority w:val="99"/>
    <w:rsid w:val="007F152A"/>
    <w:pPr>
      <w:autoSpaceDE w:val="0"/>
      <w:autoSpaceDN w:val="0"/>
      <w:ind w:firstLine="283"/>
      <w:jc w:val="both"/>
    </w:pPr>
  </w:style>
  <w:style w:type="paragraph" w:customStyle="1" w:styleId="Paragraph">
    <w:name w:val="Paragraph"/>
    <w:basedOn w:val="Normal"/>
    <w:rsid w:val="00D552C9"/>
    <w:pPr>
      <w:autoSpaceDE w:val="0"/>
      <w:autoSpaceDN w:val="0"/>
      <w:ind w:firstLine="284"/>
      <w:jc w:val="both"/>
    </w:pPr>
    <w:rPr>
      <w:sz w:val="20"/>
      <w:szCs w:val="20"/>
    </w:rPr>
  </w:style>
  <w:style w:type="character" w:customStyle="1" w:styleId="ColorfulList-Accent1Char">
    <w:name w:val="Colorful List - Accent 1 Char"/>
    <w:link w:val="ColorfulList-Accent1"/>
    <w:uiPriority w:val="34"/>
    <w:rsid w:val="00522320"/>
    <w:rPr>
      <w:sz w:val="22"/>
      <w:szCs w:val="22"/>
    </w:rPr>
  </w:style>
  <w:style w:type="character" w:customStyle="1" w:styleId="highlight">
    <w:name w:val="highlight"/>
    <w:rsid w:val="00522320"/>
  </w:style>
  <w:style w:type="table" w:styleId="ColorfulList-Accent1">
    <w:name w:val="Colorful List Accent 1"/>
    <w:basedOn w:val="TableNormal"/>
    <w:link w:val="ColorfulList-Accent1Char"/>
    <w:uiPriority w:val="34"/>
    <w:semiHidden/>
    <w:unhideWhenUsed/>
    <w:rsid w:val="00522320"/>
    <w:rPr>
      <w:sz w:val="22"/>
      <w:szCs w:val="22"/>
    </w:rPr>
    <w:tblPr>
      <w:tblStyleRowBandSize w:val="1"/>
      <w:tblStyleColBandSize w:val="1"/>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paragraph" w:styleId="NoSpacing">
    <w:name w:val="No Spacing"/>
    <w:uiPriority w:val="1"/>
    <w:qFormat/>
    <w:rsid w:val="00F52CF0"/>
    <w:rPr>
      <w:sz w:val="24"/>
      <w:szCs w:val="24"/>
      <w:lang w:val="en-US" w:eastAsia="en-US"/>
    </w:rPr>
  </w:style>
  <w:style w:type="character" w:customStyle="1" w:styleId="Heading8Char">
    <w:name w:val="Heading 8 Char"/>
    <w:link w:val="Heading8"/>
    <w:uiPriority w:val="9"/>
    <w:semiHidden/>
    <w:rsid w:val="00FA00B0"/>
    <w:rPr>
      <w:rFonts w:ascii="Cambria" w:eastAsia="Times New Roman" w:hAnsi="Cambria" w:cs="Times New Roman"/>
      <w:color w:val="272727"/>
      <w:sz w:val="21"/>
      <w:szCs w:val="21"/>
      <w:lang w:val="en-US" w:eastAsia="en-US"/>
    </w:rPr>
  </w:style>
  <w:style w:type="paragraph" w:styleId="BodyText2">
    <w:name w:val="Body Text 2"/>
    <w:basedOn w:val="Normal"/>
    <w:link w:val="BodyText2Char"/>
    <w:uiPriority w:val="99"/>
    <w:unhideWhenUsed/>
    <w:rsid w:val="00FA00B0"/>
    <w:pPr>
      <w:spacing w:after="120" w:line="480" w:lineRule="auto"/>
    </w:pPr>
  </w:style>
  <w:style w:type="character" w:customStyle="1" w:styleId="BodyText2Char">
    <w:name w:val="Body Text 2 Char"/>
    <w:link w:val="BodyText2"/>
    <w:uiPriority w:val="99"/>
    <w:rsid w:val="00FA00B0"/>
    <w:rPr>
      <w:rFonts w:ascii="Times New Roman" w:eastAsia="Times New Roman" w:hAnsi="Times New Roman"/>
      <w:sz w:val="24"/>
      <w:szCs w:val="24"/>
      <w:lang w:val="en-US" w:eastAsia="en-US"/>
    </w:rPr>
  </w:style>
  <w:style w:type="paragraph" w:customStyle="1" w:styleId="Equation">
    <w:name w:val="Equation"/>
    <w:basedOn w:val="BodyTextIndent"/>
    <w:rsid w:val="00FA00B0"/>
    <w:pPr>
      <w:tabs>
        <w:tab w:val="left" w:pos="284"/>
        <w:tab w:val="center" w:pos="1985"/>
        <w:tab w:val="right" w:pos="4253"/>
      </w:tabs>
      <w:spacing w:after="0"/>
      <w:ind w:left="0"/>
      <w:jc w:val="center"/>
    </w:pPr>
    <w:rPr>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left w:w="115" w:type="dxa"/>
        <w:right w:w="115" w:type="dxa"/>
      </w:tblCellMar>
    </w:tblPr>
  </w:style>
  <w:style w:type="character" w:styleId="UnresolvedMention">
    <w:name w:val="Unresolved Mention"/>
    <w:uiPriority w:val="99"/>
    <w:semiHidden/>
    <w:unhideWhenUsed/>
    <w:rsid w:val="00580EFA"/>
    <w:rPr>
      <w:color w:val="605E5C"/>
      <w:shd w:val="clear" w:color="auto" w:fill="E1DFDD"/>
    </w:rPr>
  </w:style>
  <w:style w:type="character" w:styleId="FollowedHyperlink">
    <w:name w:val="FollowedHyperlink"/>
    <w:uiPriority w:val="99"/>
    <w:semiHidden/>
    <w:unhideWhenUsed/>
    <w:rsid w:val="00CE6EC4"/>
    <w:rPr>
      <w:color w:val="800080"/>
      <w:u w:val="single"/>
    </w:rPr>
  </w:style>
  <w:style w:type="paragraph" w:customStyle="1" w:styleId="Els-body-text">
    <w:name w:val="Els-body-text"/>
    <w:rsid w:val="001D165D"/>
    <w:pPr>
      <w:spacing w:line="240" w:lineRule="exact"/>
      <w:ind w:firstLine="238"/>
      <w:jc w:val="both"/>
    </w:pPr>
    <w:rPr>
      <w:rFonts w:eastAsia="SimSun"/>
      <w:lang w:val="en-US" w:eastAsia="en-US"/>
    </w:rPr>
  </w:style>
  <w:style w:type="table" w:styleId="PlainTable2">
    <w:name w:val="Plain Table 2"/>
    <w:basedOn w:val="TableNormal"/>
    <w:uiPriority w:val="42"/>
    <w:rsid w:val="00347B9D"/>
    <w:rPr>
      <w:rFonts w:ascii="Calibri" w:eastAsia="Calibri" w:hAnsi="Calibri"/>
      <w:sz w:val="24"/>
      <w:szCs w:val="24"/>
      <w:lang w:val="en-AU"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ListTable6Colorful">
    <w:name w:val="List Table 6 Colorful"/>
    <w:basedOn w:val="TableNormal"/>
    <w:uiPriority w:val="51"/>
    <w:rsid w:val="004B67F6"/>
    <w:rPr>
      <w:rFonts w:ascii="Calibri" w:eastAsia="Calibri" w:hAnsi="Calibri"/>
      <w:color w:val="000000"/>
      <w:sz w:val="24"/>
      <w:szCs w:val="24"/>
      <w:lang w:val="en-AU"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Subsubsection">
    <w:name w:val="Subsubsection"/>
    <w:next w:val="Normal"/>
    <w:rsid w:val="00A61BA5"/>
    <w:pPr>
      <w:numPr>
        <w:ilvl w:val="2"/>
        <w:numId w:val="1"/>
      </w:numPr>
      <w:spacing w:before="240"/>
      <w:ind w:firstLine="0"/>
    </w:pPr>
    <w:rPr>
      <w:rFonts w:ascii="Times" w:hAnsi="Times"/>
      <w:i/>
      <w:iCs/>
      <w:color w:val="000000"/>
      <w:sz w:val="22"/>
      <w:szCs w:val="22"/>
      <w:lang w:val="en-GB" w:eastAsia="en-US"/>
    </w:rPr>
  </w:style>
  <w:style w:type="paragraph" w:customStyle="1" w:styleId="Section">
    <w:name w:val="Section"/>
    <w:next w:val="Normal"/>
    <w:rsid w:val="00A61BA5"/>
    <w:pPr>
      <w:numPr>
        <w:numId w:val="1"/>
      </w:numPr>
      <w:spacing w:before="240"/>
    </w:pPr>
    <w:rPr>
      <w:rFonts w:ascii="Times" w:hAnsi="Times"/>
      <w:b/>
      <w:iCs/>
      <w:color w:val="000000"/>
      <w:sz w:val="22"/>
      <w:szCs w:val="22"/>
      <w:lang w:val="en-GB" w:eastAsia="en-US"/>
    </w:rPr>
  </w:style>
  <w:style w:type="paragraph" w:customStyle="1" w:styleId="Subsection">
    <w:name w:val="Subsection"/>
    <w:next w:val="Normal"/>
    <w:rsid w:val="00A61BA5"/>
    <w:pPr>
      <w:numPr>
        <w:ilvl w:val="1"/>
        <w:numId w:val="1"/>
      </w:numPr>
      <w:spacing w:before="240"/>
      <w:ind w:left="3828"/>
    </w:pPr>
    <w:rPr>
      <w:rFonts w:ascii="Times" w:hAnsi="Times"/>
      <w:iCs/>
      <w:color w:val="000000"/>
      <w:sz w:val="22"/>
      <w:szCs w:val="22"/>
      <w:lang w:val="en-GB" w:eastAsia="en-US"/>
    </w:rPr>
  </w:style>
  <w:style w:type="table" w:customStyle="1" w:styleId="TabelBiasa21">
    <w:name w:val="Tabel Biasa 21"/>
    <w:basedOn w:val="TableNormal"/>
    <w:next w:val="PlainTable2"/>
    <w:uiPriority w:val="42"/>
    <w:rsid w:val="001F5B08"/>
    <w:rPr>
      <w:rFonts w:ascii="Calibri" w:eastAsia="Calibri" w:hAnsi="Calibri"/>
      <w:sz w:val="24"/>
      <w:szCs w:val="24"/>
      <w:lang w:val="en-AU"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CETHeading1">
    <w:name w:val="CET Heading1"/>
    <w:next w:val="Normal"/>
    <w:qFormat/>
    <w:rsid w:val="00FC533C"/>
    <w:pPr>
      <w:keepNext/>
      <w:numPr>
        <w:ilvl w:val="1"/>
        <w:numId w:val="7"/>
      </w:numPr>
      <w:tabs>
        <w:tab w:val="num" w:pos="360"/>
      </w:tabs>
      <w:suppressAutoHyphens/>
      <w:spacing w:before="240" w:after="120"/>
    </w:pPr>
    <w:rPr>
      <w:rFonts w:ascii="Arial" w:hAnsi="Arial"/>
      <w:b/>
      <w:lang w:val="en-US" w:eastAsia="en-US"/>
    </w:rPr>
  </w:style>
  <w:style w:type="paragraph" w:customStyle="1" w:styleId="CETheadingx">
    <w:name w:val="CET headingx"/>
    <w:next w:val="Normal"/>
    <w:autoRedefine/>
    <w:qFormat/>
    <w:rsid w:val="00FC533C"/>
    <w:pPr>
      <w:keepNext/>
      <w:numPr>
        <w:ilvl w:val="2"/>
        <w:numId w:val="7"/>
      </w:numPr>
      <w:suppressAutoHyphens/>
      <w:spacing w:before="120" w:after="120"/>
    </w:pPr>
    <w:rPr>
      <w:rFonts w:ascii="Arial" w:hAnsi="Arial"/>
      <w:b/>
      <w:sz w:val="18"/>
      <w:lang w:val="en-US" w:eastAsia="en-US"/>
    </w:rPr>
  </w:style>
  <w:style w:type="table" w:styleId="TableSimple1">
    <w:name w:val="Table Simple 1"/>
    <w:basedOn w:val="TableNormal"/>
    <w:semiHidden/>
    <w:rsid w:val="00FC533C"/>
    <w:pPr>
      <w:numPr>
        <w:ilvl w:val="3"/>
        <w:numId w:val="7"/>
      </w:numPr>
      <w:spacing w:line="264" w:lineRule="auto"/>
      <w:jc w:val="both"/>
    </w:pPr>
    <w:rPr>
      <w:lang w:val="it-IT"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elBiasa22">
    <w:name w:val="Tabel Biasa 22"/>
    <w:basedOn w:val="TableNormal"/>
    <w:next w:val="PlainTable2"/>
    <w:uiPriority w:val="42"/>
    <w:rsid w:val="00BA74B5"/>
    <w:rPr>
      <w:rFonts w:asciiTheme="minorHAnsi" w:eastAsiaTheme="minorHAnsi" w:hAnsiTheme="minorHAnsi" w:cstheme="minorBidi"/>
      <w:sz w:val="24"/>
      <w:szCs w:val="24"/>
      <w:lang w:val="en-AU"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13683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Qqy+yLaoiH+vE1ky1x5qRzCNGtQ==">AMUW2mXdMLLrbRsNYhJ6d31GhJM9PcGOhxApdZ12Eb9yfQ8qnxNUM8mSUEwV4l4SneWpciVfb1cTIxAIey3QZIYNU41+7JTwHS1Zzi4c019l4RVP3VLsPLafW1hwGKoHvY/4k5uYSJcIGAz7QADAQxtgLyfhf725kQ==</go:docsCustomData>
</go:gDocsCustomXmlDataStorage>
</file>

<file path=customXml/itemProps1.xml><?xml version="1.0" encoding="utf-8"?>
<ds:datastoreItem xmlns:ds="http://schemas.openxmlformats.org/officeDocument/2006/customXml" ds:itemID="{D5EE9C5C-9093-4AC2-82D9-EECE42CD2EE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4</Pages>
  <Words>11179</Words>
  <Characters>63726</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56</CharactersWithSpaces>
  <SharedDoc>false</SharedDoc>
  <HLinks>
    <vt:vector size="12" baseType="variant">
      <vt:variant>
        <vt:i4>3604606</vt:i4>
      </vt:variant>
      <vt:variant>
        <vt:i4>3</vt:i4>
      </vt:variant>
      <vt:variant>
        <vt:i4>0</vt:i4>
      </vt:variant>
      <vt:variant>
        <vt:i4>5</vt:i4>
      </vt:variant>
      <vt:variant>
        <vt:lpwstr>https://creativecommons.org/licenses/by-sa/4.0</vt:lpwstr>
      </vt:variant>
      <vt:variant>
        <vt:lpwstr/>
      </vt:variant>
      <vt:variant>
        <vt:i4>852093</vt:i4>
      </vt:variant>
      <vt:variant>
        <vt:i4>0</vt:i4>
      </vt:variant>
      <vt:variant>
        <vt:i4>0</vt:i4>
      </vt:variant>
      <vt:variant>
        <vt:i4>5</vt:i4>
      </vt:variant>
      <vt:variant>
        <vt:lpwstr>mailto:hardev@itb.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da Nur Lulu</dc:creator>
  <cp:keywords/>
  <dc:description/>
  <cp:lastModifiedBy>Virda Nur Lu'lu</cp:lastModifiedBy>
  <cp:revision>56</cp:revision>
  <cp:lastPrinted>2026-02-16T03:07:00Z</cp:lastPrinted>
  <dcterms:created xsi:type="dcterms:W3CDTF">2026-02-18T07:31:00Z</dcterms:created>
  <dcterms:modified xsi:type="dcterms:W3CDTF">2026-06-08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8cxufF8P"/&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